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C41089" w14:textId="2BAF3A8E" w:rsidR="00097CC0" w:rsidRPr="00EA1F0D" w:rsidRDefault="00FD580A" w:rsidP="004B74E0">
      <w:pPr>
        <w:pStyle w:val="Style13"/>
        <w:pageBreakBefore/>
        <w:widowControl/>
        <w:spacing w:line="240" w:lineRule="auto"/>
        <w:rPr>
          <w:rFonts w:ascii="Palatino Linotype" w:hAnsi="Palatino Linotype"/>
          <w:sz w:val="28"/>
          <w:szCs w:val="28"/>
        </w:rPr>
      </w:pPr>
      <w:bookmarkStart w:id="0" w:name="_GoBack"/>
      <w:bookmarkEnd w:id="0"/>
      <w:r w:rsidRPr="00EA1F0D">
        <w:rPr>
          <w:rStyle w:val="FontStyle37"/>
          <w:rFonts w:ascii="Palatino Linotype" w:hAnsi="Palatino Linotype"/>
          <w:b/>
          <w:sz w:val="28"/>
          <w:szCs w:val="28"/>
        </w:rPr>
        <w:t xml:space="preserve">Príloha č. 6 - </w:t>
      </w:r>
      <w:r w:rsidR="00097CC0" w:rsidRPr="00EA1F0D">
        <w:rPr>
          <w:rStyle w:val="FontStyle37"/>
          <w:rFonts w:ascii="Palatino Linotype" w:hAnsi="Palatino Linotype"/>
          <w:b/>
          <w:sz w:val="28"/>
          <w:szCs w:val="28"/>
        </w:rPr>
        <w:t>Schémy a príklady citácií a bibliografických odkazov</w:t>
      </w:r>
    </w:p>
    <w:p w14:paraId="1EBB13CA" w14:textId="77777777" w:rsidR="00097CC0" w:rsidRPr="00DF0022" w:rsidRDefault="00097CC0" w:rsidP="004B74E0">
      <w:pPr>
        <w:pStyle w:val="Style13"/>
        <w:widowControl/>
        <w:spacing w:line="240" w:lineRule="auto"/>
        <w:rPr>
          <w:rStyle w:val="FontStyle37"/>
          <w:rFonts w:ascii="Palatino Linotype" w:hAnsi="Palatino Linotype"/>
          <w:sz w:val="22"/>
          <w:szCs w:val="22"/>
        </w:rPr>
      </w:pPr>
    </w:p>
    <w:p w14:paraId="09F2F2D2" w14:textId="728E72D9" w:rsidR="00097CC0" w:rsidRPr="00DF0022" w:rsidRDefault="00097CC0" w:rsidP="004B74E0">
      <w:pPr>
        <w:jc w:val="both"/>
        <w:rPr>
          <w:rFonts w:ascii="Palatino Linotype" w:hAnsi="Palatino Linotype"/>
          <w:b/>
          <w:bCs/>
        </w:rPr>
      </w:pPr>
      <w:r w:rsidRPr="00DF0022">
        <w:rPr>
          <w:rStyle w:val="FontStyle37"/>
          <w:rFonts w:ascii="Palatino Linotype" w:hAnsi="Palatino Linotype"/>
          <w:sz w:val="22"/>
          <w:szCs w:val="22"/>
        </w:rPr>
        <w:t>V záverečnej práci by sa mal použiť jednotný systém pri citáciách a v zozname bibliografických odkazov. Nižšie uvedené schémy určujú typografiu každého prvku, stabilné poradie prvkov podľa typu prameňa a interpunkciu oddeľujúcu jednotlivé prvky.</w:t>
      </w:r>
      <w:r w:rsidR="002B4797">
        <w:rPr>
          <w:rStyle w:val="FontStyle37"/>
          <w:rFonts w:ascii="Palatino Linotype" w:hAnsi="Palatino Linotype"/>
          <w:sz w:val="22"/>
          <w:szCs w:val="22"/>
        </w:rPr>
        <w:t xml:space="preserve">                                      </w:t>
      </w:r>
      <w:r w:rsidRPr="00DF0022">
        <w:rPr>
          <w:rStyle w:val="FontStyle37"/>
          <w:rFonts w:ascii="Palatino Linotype" w:hAnsi="Palatino Linotype"/>
          <w:sz w:val="22"/>
          <w:szCs w:val="22"/>
        </w:rPr>
        <w:t xml:space="preserve"> S podrobným popisom sú prvky schémy uvedené v tabuľke na konci prílohy, pričom sú zoradené podľa abecedy. Príklady pod každou schémou ilustrujú vzhľad vybraných citácií alebo odkazov, ktoré sa riadia danou schémou.</w:t>
      </w:r>
    </w:p>
    <w:p w14:paraId="485A0BE0" w14:textId="77777777" w:rsidR="00097CC0" w:rsidRPr="00DF0022" w:rsidRDefault="00097CC0" w:rsidP="004B74E0">
      <w:pPr>
        <w:pStyle w:val="Odsekzoznamu"/>
        <w:numPr>
          <w:ilvl w:val="0"/>
          <w:numId w:val="40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bookmarkStart w:id="1" w:name="_Ref465785890"/>
      <w:r w:rsidRPr="00DF0022">
        <w:rPr>
          <w:rFonts w:ascii="Palatino Linotype" w:hAnsi="Palatino Linotype"/>
          <w:b/>
        </w:rPr>
        <w:t>Metóda mena a dátumu (</w:t>
      </w:r>
      <w:proofErr w:type="spellStart"/>
      <w:r w:rsidRPr="00DF0022">
        <w:rPr>
          <w:rFonts w:ascii="Palatino Linotype" w:hAnsi="Palatino Linotype"/>
          <w:b/>
        </w:rPr>
        <w:t>harvardský</w:t>
      </w:r>
      <w:proofErr w:type="spellEnd"/>
      <w:r w:rsidRPr="00DF0022">
        <w:rPr>
          <w:rFonts w:ascii="Palatino Linotype" w:hAnsi="Palatino Linotype"/>
          <w:b/>
        </w:rPr>
        <w:t xml:space="preserve"> systém)</w:t>
      </w:r>
      <w:bookmarkEnd w:id="1"/>
    </w:p>
    <w:p w14:paraId="418662F2" w14:textId="77777777" w:rsidR="00753540" w:rsidRPr="00DF0022" w:rsidRDefault="00753540" w:rsidP="004B74E0">
      <w:pPr>
        <w:pStyle w:val="Odsekzoznamu"/>
        <w:spacing w:after="0" w:line="240" w:lineRule="auto"/>
        <w:ind w:left="426"/>
        <w:contextualSpacing/>
        <w:jc w:val="both"/>
        <w:rPr>
          <w:rFonts w:ascii="Palatino Linotype" w:hAnsi="Palatino Linotype"/>
          <w:b/>
          <w:bCs/>
        </w:rPr>
      </w:pPr>
    </w:p>
    <w:p w14:paraId="5B8EBE32" w14:textId="77777777" w:rsidR="00097CC0" w:rsidRPr="00DF0022" w:rsidRDefault="00097CC0" w:rsidP="004B74E0">
      <w:pPr>
        <w:pStyle w:val="Odsekzoznamu"/>
        <w:numPr>
          <w:ilvl w:val="0"/>
          <w:numId w:val="37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  <w:i/>
        </w:rPr>
      </w:pPr>
      <w:r w:rsidRPr="00DF0022">
        <w:rPr>
          <w:rFonts w:ascii="Palatino Linotype" w:hAnsi="Palatino Linotype"/>
          <w:b/>
          <w:bCs/>
          <w:i/>
        </w:rPr>
        <w:t>Tvorba citácií</w:t>
      </w:r>
    </w:p>
    <w:p w14:paraId="0E236DAB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citácie:</w:t>
      </w:r>
    </w:p>
    <w:p w14:paraId="0032E303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(Priezvisko a rok vydania, citované strany)</w:t>
      </w:r>
    </w:p>
    <w:p w14:paraId="3B3B8BCF" w14:textId="77777777" w:rsidR="004B74E0" w:rsidRPr="00DF0022" w:rsidRDefault="004B74E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14:paraId="766F53FF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27F65706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(Rovný, </w:t>
      </w:r>
      <w:proofErr w:type="spellStart"/>
      <w:r w:rsidRPr="00DF0022">
        <w:rPr>
          <w:rFonts w:ascii="Palatino Linotype" w:hAnsi="Palatino Linotype"/>
          <w:lang w:eastAsia="cs-CZ"/>
        </w:rPr>
        <w:t>Lesňáková</w:t>
      </w:r>
      <w:proofErr w:type="spellEnd"/>
      <w:r w:rsidRPr="00DF0022">
        <w:rPr>
          <w:rFonts w:ascii="Palatino Linotype" w:hAnsi="Palatino Linotype"/>
          <w:lang w:eastAsia="cs-CZ"/>
        </w:rPr>
        <w:t xml:space="preserve">, </w:t>
      </w:r>
      <w:proofErr w:type="spellStart"/>
      <w:r w:rsidRPr="00DF0022">
        <w:rPr>
          <w:rFonts w:ascii="Palatino Linotype" w:hAnsi="Palatino Linotype"/>
          <w:lang w:eastAsia="cs-CZ"/>
        </w:rPr>
        <w:t>Spálová</w:t>
      </w:r>
      <w:proofErr w:type="spellEnd"/>
      <w:r w:rsidRPr="00DF0022">
        <w:rPr>
          <w:rFonts w:ascii="Palatino Linotype" w:hAnsi="Palatino Linotype"/>
          <w:lang w:eastAsia="cs-CZ"/>
        </w:rPr>
        <w:t xml:space="preserve"> 2015, s. 111)</w:t>
      </w:r>
    </w:p>
    <w:p w14:paraId="30753E8C" w14:textId="77777777" w:rsidR="00097CC0" w:rsidRPr="00DF0022" w:rsidRDefault="0011441C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fldChar w:fldCharType="begin"/>
      </w:r>
      <w:r w:rsidR="00097CC0" w:rsidRPr="00DF0022">
        <w:rPr>
          <w:rFonts w:ascii="Palatino Linotype" w:hAnsi="Palatino Linotype"/>
          <w:i/>
          <w:iCs/>
        </w:rPr>
        <w:instrText xml:space="preserve"> ADDIN ZOTERO_ITEM CSL_CITATION {"citationID":"t7PgD7W1","properties":{"formattedCitation":"{\\rtf (\\uc0\\u352{}pirko 1943, s. 44; Hanus 2001, s. 67)}","plainCitation":"(Špirko 1943, s. 44; Hanus 2001, s. 67)"},"citationItems":[{"id":186,"uris":["http://zotero.org/users/local/enSddqpZ/items/FDNIM63M"],"uri":["http://zotero.org/users/local/enSddqpZ/items/FDNIM63M"],"itemData":{"id":186,"type":"book","title":"Cirkevné dejiny","publisher":"Neografia","publisher-place":"Turčiansky Sv. Martin","volume":"II","number-of-pages":"540","event-place":"Turčiansky Sv. Martin","author":[{"family":"Špirko","given":"Jozef"}],"issued":{"date-parts":[["1943"]]}},"locator":"44"},{"id":74,"uris":["http://zotero.org/users/local/enSddqpZ/items/ERKK73C2"],"uri":["http://zotero.org/users/local/enSddqpZ/items/ERKK73C2"],"itemData":{"id":74,"type":"book","title":"Umenie a náboženstvo","publisher":"Lúč","publisher-place":"Bratislava","number-of-pages":"384","event-place":"Bratislava","ISBN":"80-7114-355-3","author":[{"family":"Hanus","given":"Ladislav"}],"issued":{"date-parts":[["2001"]]}},"locator":"67"}],"schema":"https://github.com/citation-style-language/schema/raw/master/csl-citation.json"} </w:instrText>
      </w:r>
      <w:r w:rsidRPr="00DF0022">
        <w:rPr>
          <w:rFonts w:ascii="Palatino Linotype" w:hAnsi="Palatino Linotype"/>
          <w:i/>
          <w:iCs/>
        </w:rPr>
        <w:fldChar w:fldCharType="separate"/>
      </w:r>
      <w:r w:rsidR="00097CC0" w:rsidRPr="00DF0022">
        <w:rPr>
          <w:rFonts w:ascii="Palatino Linotype" w:hAnsi="Palatino Linotype"/>
        </w:rPr>
        <w:t>(Špirko 1943, s. 44; Hanus 2001, s. 67)</w:t>
      </w:r>
      <w:r w:rsidRPr="00DF0022">
        <w:rPr>
          <w:rFonts w:ascii="Palatino Linotype" w:hAnsi="Palatino Linotype"/>
          <w:i/>
          <w:iCs/>
        </w:rPr>
        <w:fldChar w:fldCharType="end"/>
      </w:r>
    </w:p>
    <w:p w14:paraId="1CED51A2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(</w:t>
      </w:r>
      <w:proofErr w:type="spellStart"/>
      <w:r w:rsidRPr="00DF0022">
        <w:rPr>
          <w:rFonts w:ascii="Palatino Linotype" w:hAnsi="Palatino Linotype"/>
          <w:lang w:eastAsia="cs-CZ"/>
        </w:rPr>
        <w:t>Anon</w:t>
      </w:r>
      <w:proofErr w:type="spellEnd"/>
      <w:r w:rsidRPr="00DF0022">
        <w:rPr>
          <w:rFonts w:ascii="Palatino Linotype" w:hAnsi="Palatino Linotype"/>
          <w:lang w:eastAsia="cs-CZ"/>
        </w:rPr>
        <w:t>. 2015)</w:t>
      </w:r>
    </w:p>
    <w:p w14:paraId="57618659" w14:textId="77777777" w:rsidR="00097CC0" w:rsidRPr="00DF0022" w:rsidRDefault="00097CC0" w:rsidP="004B74E0">
      <w:pPr>
        <w:jc w:val="both"/>
        <w:rPr>
          <w:rFonts w:ascii="Palatino Linotype" w:hAnsi="Palatino Linotype"/>
          <w:b/>
          <w:bCs/>
        </w:rPr>
      </w:pPr>
    </w:p>
    <w:p w14:paraId="536BDDA5" w14:textId="77777777" w:rsidR="00097CC0" w:rsidRPr="00DF0022" w:rsidRDefault="00097CC0" w:rsidP="004B74E0">
      <w:pPr>
        <w:pStyle w:val="Odsekzoznamu"/>
        <w:numPr>
          <w:ilvl w:val="0"/>
          <w:numId w:val="37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  <w:i/>
        </w:rPr>
      </w:pPr>
      <w:r w:rsidRPr="00DF0022">
        <w:rPr>
          <w:rFonts w:ascii="Palatino Linotype" w:hAnsi="Palatino Linotype"/>
          <w:b/>
          <w:bCs/>
          <w:i/>
        </w:rPr>
        <w:t>Tvorba bibliografických odkazov</w:t>
      </w:r>
    </w:p>
    <w:p w14:paraId="6C22F08F" w14:textId="77777777" w:rsidR="00097CC0" w:rsidRPr="00DF0022" w:rsidRDefault="00097CC0" w:rsidP="004B74E0">
      <w:pPr>
        <w:jc w:val="both"/>
        <w:rPr>
          <w:rFonts w:ascii="Palatino Linotype" w:hAnsi="Palatino Linotype"/>
          <w:b/>
          <w:bCs/>
        </w:rPr>
      </w:pPr>
    </w:p>
    <w:p w14:paraId="13739430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Kniha, monografia (tlačená alebo elektronická)</w:t>
      </w:r>
    </w:p>
    <w:p w14:paraId="5408C130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EE840C7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Meno,  rok vydania.</w:t>
      </w:r>
      <w:r w:rsidRPr="00DF0022">
        <w:rPr>
          <w:rFonts w:ascii="Palatino Linotype" w:hAnsi="Palatino Linotype"/>
          <w:i/>
          <w:iCs/>
        </w:rPr>
        <w:t xml:space="preserve"> Názov. Podnázov </w:t>
      </w:r>
      <w:r w:rsidRPr="00DF0022">
        <w:rPr>
          <w:rFonts w:ascii="Palatino Linotype" w:hAnsi="Palatino Linotype"/>
        </w:rPr>
        <w:t>[druh nosiča]. Vydanie. Miesto vydania: Vydavateľstvo. Názov a číslo edície. ISBN.</w:t>
      </w:r>
    </w:p>
    <w:p w14:paraId="1BC2D9F2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D2FCF2A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ROVNÝ, Ivan, LESŇÁKOVÁ, Anna, SPÁLOVÁ, Miriam, 2015. </w:t>
      </w:r>
      <w:r w:rsidRPr="00DF0022">
        <w:rPr>
          <w:rFonts w:ascii="Palatino Linotype" w:hAnsi="Palatino Linotype"/>
          <w:i/>
          <w:iCs/>
          <w:lang w:eastAsia="cs-CZ"/>
        </w:rPr>
        <w:t>Základy hygieny</w:t>
      </w:r>
      <w:r w:rsidRPr="00DF0022">
        <w:rPr>
          <w:rFonts w:ascii="Palatino Linotype" w:hAnsi="Palatino Linotype"/>
          <w:lang w:eastAsia="cs-CZ"/>
        </w:rPr>
        <w:t>. Ružomberok: VERBUM – vydavateľstvo KU. ISBN 978-80-561-0212-1.</w:t>
      </w:r>
    </w:p>
    <w:p w14:paraId="6D0B2957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BÁNDY, Juraj. </w:t>
      </w:r>
      <w:proofErr w:type="spellStart"/>
      <w:r w:rsidRPr="00DF0022">
        <w:rPr>
          <w:rFonts w:ascii="Palatino Linotype" w:hAnsi="Palatino Linotype"/>
          <w:lang w:eastAsia="cs-CZ"/>
        </w:rPr>
        <w:t>ed</w:t>
      </w:r>
      <w:proofErr w:type="spellEnd"/>
      <w:r w:rsidRPr="00DF0022">
        <w:rPr>
          <w:rFonts w:ascii="Palatino Linotype" w:hAnsi="Palatino Linotype"/>
          <w:lang w:eastAsia="cs-CZ"/>
        </w:rPr>
        <w:t xml:space="preserve">., 2015. </w:t>
      </w:r>
      <w:r w:rsidRPr="00DF0022">
        <w:rPr>
          <w:rFonts w:ascii="Palatino Linotype" w:hAnsi="Palatino Linotype"/>
          <w:i/>
          <w:iCs/>
          <w:lang w:eastAsia="cs-CZ"/>
        </w:rPr>
        <w:t xml:space="preserve">Biblia. Slovenský ekumenický preklad s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deuterokánonickými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knihami</w:t>
      </w:r>
      <w:r w:rsidRPr="00DF0022">
        <w:rPr>
          <w:rFonts w:ascii="Palatino Linotype" w:hAnsi="Palatino Linotype"/>
          <w:lang w:eastAsia="cs-CZ"/>
        </w:rPr>
        <w:t xml:space="preserve">. 3. </w:t>
      </w:r>
      <w:proofErr w:type="spellStart"/>
      <w:r w:rsidRPr="00DF0022">
        <w:rPr>
          <w:rFonts w:ascii="Palatino Linotype" w:hAnsi="Palatino Linotype"/>
          <w:lang w:eastAsia="cs-CZ"/>
        </w:rPr>
        <w:t>opr</w:t>
      </w:r>
      <w:proofErr w:type="spellEnd"/>
      <w:r w:rsidRPr="00DF0022">
        <w:rPr>
          <w:rFonts w:ascii="Palatino Linotype" w:hAnsi="Palatino Linotype"/>
          <w:lang w:eastAsia="cs-CZ"/>
        </w:rPr>
        <w:t>. vyd. Banská Bystrica: Slovenská biblická spoločnosť. ISBN 978-80-85486-98-8.</w:t>
      </w:r>
    </w:p>
    <w:p w14:paraId="43558911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Kniha, monografia (na internete)</w:t>
      </w:r>
    </w:p>
    <w:p w14:paraId="437828FE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73C96D9D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>PRIEZVISKO, Meno, rok vydania.</w:t>
      </w:r>
      <w:r w:rsidRPr="00DF0022">
        <w:rPr>
          <w:rFonts w:ascii="Palatino Linotype" w:hAnsi="Palatino Linotype"/>
          <w:i/>
          <w:iCs/>
        </w:rPr>
        <w:t xml:space="preserve"> Názov. Podnázov </w:t>
      </w:r>
      <w:r w:rsidRPr="00DF0022">
        <w:rPr>
          <w:rFonts w:ascii="Palatino Linotype" w:hAnsi="Palatino Linotype"/>
        </w:rPr>
        <w:t>[online]. Vydanie. Miesto vydania: Vydavateľstvo. Dátum aktualizácie/revízie [Dátum citovania]. Názov a číslo edície. ISBN. DOI: číslo/Dostupné na internete: adresa URL</w:t>
      </w:r>
    </w:p>
    <w:p w14:paraId="5460BD5A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E4D11BF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ANON., 2015. </w:t>
      </w:r>
      <w:proofErr w:type="spellStart"/>
      <w:r w:rsidRPr="00DF0022">
        <w:rPr>
          <w:rFonts w:ascii="Palatino Linotype" w:hAnsi="Palatino Linotype"/>
          <w:i/>
          <w:iCs/>
        </w:rPr>
        <w:t>Outdoor</w:t>
      </w:r>
      <w:proofErr w:type="spellEnd"/>
      <w:r w:rsidRPr="00DF0022">
        <w:rPr>
          <w:rFonts w:ascii="Palatino Linotype" w:hAnsi="Palatino Linotype"/>
          <w:i/>
          <w:iCs/>
        </w:rPr>
        <w:t xml:space="preserve"> Air </w:t>
      </w:r>
      <w:proofErr w:type="spellStart"/>
      <w:r w:rsidRPr="00DF0022">
        <w:rPr>
          <w:rFonts w:ascii="Palatino Linotype" w:hAnsi="Palatino Linotype"/>
          <w:i/>
          <w:iCs/>
        </w:rPr>
        <w:t>Pollution</w:t>
      </w:r>
      <w:proofErr w:type="spellEnd"/>
      <w:r w:rsidRPr="00DF0022">
        <w:rPr>
          <w:rFonts w:ascii="Palatino Linotype" w:hAnsi="Palatino Linotype"/>
        </w:rPr>
        <w:t xml:space="preserve"> [online]. </w:t>
      </w:r>
      <w:proofErr w:type="spellStart"/>
      <w:r w:rsidRPr="00DF0022">
        <w:rPr>
          <w:rFonts w:ascii="Palatino Linotype" w:hAnsi="Palatino Linotype"/>
        </w:rPr>
        <w:t>Lyon</w:t>
      </w:r>
      <w:proofErr w:type="spellEnd"/>
      <w:r w:rsidRPr="00DF0022">
        <w:rPr>
          <w:rFonts w:ascii="Palatino Linotype" w:hAnsi="Palatino Linotype"/>
        </w:rPr>
        <w:t xml:space="preserve">: International </w:t>
      </w:r>
      <w:proofErr w:type="spellStart"/>
      <w:r w:rsidRPr="00DF0022">
        <w:rPr>
          <w:rFonts w:ascii="Palatino Linotype" w:hAnsi="Palatino Linotype"/>
        </w:rPr>
        <w:t>Agency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fo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esearch</w:t>
      </w:r>
      <w:proofErr w:type="spellEnd"/>
      <w:r w:rsidRPr="00DF0022">
        <w:rPr>
          <w:rFonts w:ascii="Palatino Linotype" w:hAnsi="Palatino Linotype"/>
        </w:rPr>
        <w:t xml:space="preserve"> on </w:t>
      </w:r>
      <w:proofErr w:type="spellStart"/>
      <w:r w:rsidRPr="00DF0022">
        <w:rPr>
          <w:rFonts w:ascii="Palatino Linotype" w:hAnsi="Palatino Linotype"/>
        </w:rPr>
        <w:t>Cancer</w:t>
      </w:r>
      <w:proofErr w:type="spellEnd"/>
      <w:r w:rsidRPr="00DF0022">
        <w:rPr>
          <w:rFonts w:ascii="Palatino Linotype" w:hAnsi="Palatino Linotype"/>
        </w:rPr>
        <w:t xml:space="preserve">. 17.12.2015 [cit. 22.07.2016]. IARC </w:t>
      </w:r>
      <w:proofErr w:type="spellStart"/>
      <w:r w:rsidRPr="00DF0022">
        <w:rPr>
          <w:rFonts w:ascii="Palatino Linotype" w:hAnsi="Palatino Linotype"/>
        </w:rPr>
        <w:t>monographs</w:t>
      </w:r>
      <w:proofErr w:type="spellEnd"/>
      <w:r w:rsidRPr="00DF0022">
        <w:rPr>
          <w:rFonts w:ascii="Palatino Linotype" w:hAnsi="Palatino Linotype"/>
        </w:rPr>
        <w:t xml:space="preserve"> on </w:t>
      </w:r>
      <w:proofErr w:type="spellStart"/>
      <w:r w:rsidRPr="00DF0022">
        <w:rPr>
          <w:rFonts w:ascii="Palatino Linotype" w:hAnsi="Palatino Linotype"/>
        </w:rPr>
        <w:t>th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evaluation</w:t>
      </w:r>
      <w:proofErr w:type="spellEnd"/>
      <w:r w:rsidRPr="00DF0022">
        <w:rPr>
          <w:rFonts w:ascii="Palatino Linotype" w:hAnsi="Palatino Linotype"/>
        </w:rPr>
        <w:t xml:space="preserve"> of </w:t>
      </w:r>
      <w:proofErr w:type="spellStart"/>
      <w:r w:rsidRPr="00DF0022">
        <w:rPr>
          <w:rFonts w:ascii="Palatino Linotype" w:hAnsi="Palatino Linotype"/>
        </w:rPr>
        <w:t>carcinogenic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isks</w:t>
      </w:r>
      <w:proofErr w:type="spellEnd"/>
      <w:r w:rsidRPr="00DF0022">
        <w:rPr>
          <w:rFonts w:ascii="Palatino Linotype" w:hAnsi="Palatino Linotype"/>
        </w:rPr>
        <w:t xml:space="preserve"> to </w:t>
      </w:r>
      <w:proofErr w:type="spellStart"/>
      <w:r w:rsidRPr="00DF0022">
        <w:rPr>
          <w:rFonts w:ascii="Palatino Linotype" w:hAnsi="Palatino Linotype"/>
        </w:rPr>
        <w:t>humans</w:t>
      </w:r>
      <w:proofErr w:type="spellEnd"/>
      <w:r w:rsidRPr="00DF0022">
        <w:rPr>
          <w:rFonts w:ascii="Palatino Linotype" w:hAnsi="Palatino Linotype"/>
        </w:rPr>
        <w:t>, 109. ISBN 978-92-832-0175-5. Dostupné na internete: http://monographs.iarc.fr/ENG/Monographs/vol109/mono109.pdf</w:t>
      </w:r>
    </w:p>
    <w:p w14:paraId="79FED7DE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Kapitola v monografii, príspevok v zborníku, heslo v slovníku alebo encyklopédii (tlačené alebo elektronické)</w:t>
      </w:r>
    </w:p>
    <w:p w14:paraId="40AC628C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304D7B4A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ydania. Názov príspevku resp. heslo. In: PRIEZVISKO, Meno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druh nosiča]. Vydanie. Miesto vydania: Vydavateľstvo, číslovanie, rozpätie čísel strán. Názov a číslo edície. ISBN.</w:t>
      </w:r>
    </w:p>
    <w:p w14:paraId="621D1C0C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1C9DF2A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MIRANDA, </w:t>
      </w:r>
      <w:proofErr w:type="spellStart"/>
      <w:r w:rsidRPr="00DF0022">
        <w:rPr>
          <w:rFonts w:ascii="Palatino Linotype" w:hAnsi="Palatino Linotype"/>
        </w:rPr>
        <w:t>Roberto</w:t>
      </w:r>
      <w:proofErr w:type="spellEnd"/>
      <w:r w:rsidRPr="00DF0022">
        <w:rPr>
          <w:rFonts w:ascii="Palatino Linotype" w:hAnsi="Palatino Linotype"/>
        </w:rPr>
        <w:t xml:space="preserve">, 2013. Inštitúcia a charizma: Pastoračná prax v moci Ducha Svätého. In: ONDRÁŠEK, Ľubomír Martin, MOĎOROŠI, Ivan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proofErr w:type="spellStart"/>
      <w:r w:rsidRPr="00DF0022">
        <w:rPr>
          <w:rFonts w:ascii="Palatino Linotype" w:hAnsi="Palatino Linotype"/>
          <w:i/>
          <w:iCs/>
        </w:rPr>
        <w:t>Pentekostalizmus</w:t>
      </w:r>
      <w:proofErr w:type="spellEnd"/>
      <w:r w:rsidRPr="00DF0022">
        <w:rPr>
          <w:rFonts w:ascii="Palatino Linotype" w:hAnsi="Palatino Linotype"/>
          <w:i/>
          <w:iCs/>
        </w:rPr>
        <w:t xml:space="preserve"> v súčasnom náboženskom a spoločenskom kontexte</w:t>
      </w:r>
      <w:r w:rsidRPr="00DF0022">
        <w:rPr>
          <w:rFonts w:ascii="Palatino Linotype" w:hAnsi="Palatino Linotype"/>
        </w:rPr>
        <w:t>. Ružomberok: Katolícka univerzita, s. 83 – 94. ISBN 978-80-561-0001-1.</w:t>
      </w:r>
    </w:p>
    <w:p w14:paraId="261CCD01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URBANOVÁ, Eva, 2013. Podoby </w:t>
      </w:r>
      <w:proofErr w:type="spellStart"/>
      <w:r w:rsidRPr="00DF0022">
        <w:rPr>
          <w:rFonts w:ascii="Palatino Linotype" w:hAnsi="Palatino Linotype"/>
          <w:lang w:eastAsia="cs-CZ"/>
        </w:rPr>
        <w:t>haiku</w:t>
      </w:r>
      <w:proofErr w:type="spellEnd"/>
      <w:r w:rsidRPr="00DF0022">
        <w:rPr>
          <w:rFonts w:ascii="Palatino Linotype" w:hAnsi="Palatino Linotype"/>
          <w:lang w:eastAsia="cs-CZ"/>
        </w:rPr>
        <w:t xml:space="preserve"> v slovenskej poézii. In: PRÍHODOVÁ, Edita, VILČEKOVÁ, Katarína. </w:t>
      </w:r>
      <w:proofErr w:type="spellStart"/>
      <w:r w:rsidRPr="00DF0022">
        <w:rPr>
          <w:rFonts w:ascii="Palatino Linotype" w:hAnsi="Palatino Linotype"/>
          <w:lang w:eastAsia="cs-CZ"/>
        </w:rPr>
        <w:t>eds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Túry do textúry III (alebo keď z motyky vystrelí...)</w:t>
      </w:r>
      <w:r w:rsidRPr="00DF0022">
        <w:rPr>
          <w:rFonts w:ascii="Palatino Linotype" w:hAnsi="Palatino Linotype"/>
          <w:lang w:eastAsia="cs-CZ"/>
        </w:rPr>
        <w:t xml:space="preserve"> [CD-ROM]. Ružomberok: VERBUM – vydavateľstvo KU, s. 44 – 52. ISBN 978-80-561-0007-3.</w:t>
      </w:r>
    </w:p>
    <w:p w14:paraId="7C3CFA2B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Kapitola v monografii, príspevok v zborníku, heslo v slovníku alebo encyklopédii (na internete)</w:t>
      </w:r>
    </w:p>
    <w:p w14:paraId="4A563909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8D6DA05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ydania. Názov príspevku resp. heslo. In: PRIEZVISKO, Meno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online]. Vydanie. Miesto vydania: Vydavateľstvo, číslovanie, rozpätie čísel strán. Dátum aktualizácie/revízie [Dátum citovania]. Názov a číslo edície. ISBN. DOI: číslo/Dostupné na internete: adresa URL</w:t>
      </w:r>
    </w:p>
    <w:p w14:paraId="0D1BB36B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ABEBE06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KOTLEBOVÁ, Sandra, 2014. Špecifiká vzdelávania dospelých. In: HRAPKOVÁ, Nadežda et al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>Edukácia v treťom veku. Zborník abstraktov a príspevkov odbornej konferencie s medzinárodnou účasťou organizovanej k 20. výročiu založenia Asociácie univerzít tretieho veku na Slovensku</w:t>
      </w:r>
      <w:r w:rsidRPr="00DF0022">
        <w:rPr>
          <w:rFonts w:ascii="Palatino Linotype" w:hAnsi="Palatino Linotype"/>
        </w:rPr>
        <w:t xml:space="preserve"> [online]. Bratislava: EDIS-vydavateľstvo Žilinskej univerzity [cit. 04.02.2015]. ISBN 978-80-554-0933-7. Dostupné na internete: http://asutv.sk/dokumenty/zbornik-k-20-vyrociu-asutv/</w:t>
      </w:r>
    </w:p>
    <w:p w14:paraId="72B44496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SCHAKEL, Peter, 2015. C.S. </w:t>
      </w:r>
      <w:proofErr w:type="spellStart"/>
      <w:r w:rsidRPr="00DF0022">
        <w:rPr>
          <w:rFonts w:ascii="Palatino Linotype" w:hAnsi="Palatino Linotype"/>
        </w:rPr>
        <w:t>Lewis</w:t>
      </w:r>
      <w:proofErr w:type="spellEnd"/>
      <w:r w:rsidRPr="00DF0022">
        <w:rPr>
          <w:rFonts w:ascii="Palatino Linotype" w:hAnsi="Palatino Linotype"/>
        </w:rPr>
        <w:t xml:space="preserve">. </w:t>
      </w:r>
      <w:proofErr w:type="spellStart"/>
      <w:r w:rsidRPr="00DF0022">
        <w:rPr>
          <w:rFonts w:ascii="Palatino Linotype" w:hAnsi="Palatino Linotype"/>
        </w:rPr>
        <w:t>Irish-born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author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scholar</w:t>
      </w:r>
      <w:proofErr w:type="spellEnd"/>
      <w:r w:rsidRPr="00DF0022">
        <w:rPr>
          <w:rFonts w:ascii="Palatino Linotype" w:hAnsi="Palatino Linotype"/>
        </w:rPr>
        <w:t xml:space="preserve">. In: ANON. </w:t>
      </w:r>
      <w:proofErr w:type="spellStart"/>
      <w:r w:rsidRPr="00DF0022">
        <w:rPr>
          <w:rFonts w:ascii="Palatino Linotype" w:hAnsi="Palatino Linotype"/>
          <w:i/>
          <w:iCs/>
        </w:rPr>
        <w:t>Encyclopaedia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Britannica</w:t>
      </w:r>
      <w:proofErr w:type="spellEnd"/>
      <w:r w:rsidRPr="00DF0022">
        <w:rPr>
          <w:rFonts w:ascii="Palatino Linotype" w:hAnsi="Palatino Linotype"/>
        </w:rPr>
        <w:t xml:space="preserve"> [online]. 11.02.2014 [cit. 06.11.2016]. Dostupné na internete: https://www.britannica.com/biography/C-S-Lewis</w:t>
      </w:r>
    </w:p>
    <w:p w14:paraId="1DF55F21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časopise (tlačený alebo elektronický)</w:t>
      </w:r>
    </w:p>
    <w:p w14:paraId="694F4469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21005EAA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ydania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 xml:space="preserve">[druh nosiča]. Vydanie, číslovanie, rozpätie čísel strán. ISSN. </w:t>
      </w:r>
    </w:p>
    <w:p w14:paraId="789BD98E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0DF6057D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</w:t>
      </w:r>
      <w:proofErr w:type="spellStart"/>
      <w:r w:rsidRPr="00DF0022">
        <w:rPr>
          <w:rFonts w:ascii="Palatino Linotype" w:hAnsi="Palatino Linotype"/>
        </w:rPr>
        <w:t>Hugh</w:t>
      </w:r>
      <w:proofErr w:type="spellEnd"/>
      <w:r w:rsidRPr="00DF0022">
        <w:rPr>
          <w:rFonts w:ascii="Palatino Linotype" w:hAnsi="Palatino Linotype"/>
        </w:rPr>
        <w:t xml:space="preserve">, BETTS, Richard, 2010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osophical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Transactions</w:t>
      </w:r>
      <w:proofErr w:type="spellEnd"/>
      <w:r w:rsidRPr="00DF0022">
        <w:rPr>
          <w:rFonts w:ascii="Palatino Linotype" w:hAnsi="Palatino Linotype"/>
          <w:i/>
          <w:iCs/>
        </w:rPr>
        <w:t xml:space="preserve"> of </w:t>
      </w:r>
      <w:proofErr w:type="spellStart"/>
      <w:r w:rsidRPr="00DF0022">
        <w:rPr>
          <w:rFonts w:ascii="Palatino Linotype" w:hAnsi="Palatino Linotype"/>
          <w:i/>
          <w:iCs/>
        </w:rPr>
        <w:t>the</w:t>
      </w:r>
      <w:proofErr w:type="spellEnd"/>
      <w:r w:rsidRPr="00DF0022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DF0022">
        <w:rPr>
          <w:rFonts w:ascii="Palatino Linotype" w:hAnsi="Palatino Linotype"/>
          <w:i/>
          <w:iCs/>
        </w:rPr>
        <w:t>Mathematical</w:t>
      </w:r>
      <w:proofErr w:type="spellEnd"/>
      <w:r w:rsidRPr="00DF0022">
        <w:rPr>
          <w:rFonts w:ascii="Palatino Linotype" w:hAnsi="Palatino Linotype"/>
          <w:i/>
          <w:iCs/>
        </w:rPr>
        <w:t xml:space="preserve">, </w:t>
      </w:r>
      <w:proofErr w:type="spellStart"/>
      <w:r w:rsidRPr="00DF0022">
        <w:rPr>
          <w:rFonts w:ascii="Palatino Linotype" w:hAnsi="Palatino Linotype"/>
          <w:i/>
          <w:iCs/>
        </w:rPr>
        <w:t>Physical</w:t>
      </w:r>
      <w:proofErr w:type="spellEnd"/>
      <w:r w:rsidRPr="00DF0022">
        <w:rPr>
          <w:rFonts w:ascii="Palatino Linotype" w:hAnsi="Palatino Linotype"/>
          <w:i/>
          <w:iCs/>
        </w:rPr>
        <w:t xml:space="preserve"> and </w:t>
      </w:r>
      <w:proofErr w:type="spellStart"/>
      <w:r w:rsidRPr="00DF0022">
        <w:rPr>
          <w:rFonts w:ascii="Palatino Linotype" w:hAnsi="Palatino Linotype"/>
          <w:i/>
          <w:iCs/>
        </w:rPr>
        <w:t>Engineering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Sciences</w:t>
      </w:r>
      <w:proofErr w:type="spellEnd"/>
      <w:r w:rsidRPr="00DF0022">
        <w:rPr>
          <w:rFonts w:ascii="Palatino Linotype" w:hAnsi="Palatino Linotype"/>
        </w:rPr>
        <w:t>. Roč. 368, č. 1919, s. 2585 – 2588. ISSN 1364-503X.</w:t>
      </w:r>
    </w:p>
    <w:p w14:paraId="747DA57A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časopise (na internete)</w:t>
      </w:r>
    </w:p>
    <w:p w14:paraId="13422C7D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CB171ED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eno, rok vydania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>[online]. Vydanie, číslovanie, rozpätie čísel strán. Dátum aktualizácie/revízie [Dátum citovania]. ISSN. DOI: číslo/Dostupné na internete: adresa URL</w:t>
      </w:r>
    </w:p>
    <w:p w14:paraId="6E6C8BFA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5542F1D3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RAŠOVÁ, Dominika, 2013. </w:t>
      </w:r>
      <w:proofErr w:type="spellStart"/>
      <w:r w:rsidRPr="00DF0022">
        <w:rPr>
          <w:rFonts w:ascii="Palatino Linotype" w:hAnsi="Palatino Linotype"/>
        </w:rPr>
        <w:t>Sociopragmatika</w:t>
      </w:r>
      <w:proofErr w:type="spellEnd"/>
      <w:r w:rsidRPr="00DF0022">
        <w:rPr>
          <w:rFonts w:ascii="Palatino Linotype" w:hAnsi="Palatino Linotype"/>
        </w:rPr>
        <w:t xml:space="preserve"> v online denníkoch. In: </w:t>
      </w:r>
      <w:r w:rsidRPr="00DF0022">
        <w:rPr>
          <w:rFonts w:ascii="Palatino Linotype" w:hAnsi="Palatino Linotype"/>
          <w:i/>
          <w:iCs/>
        </w:rPr>
        <w:t>Nová filologická revue</w:t>
      </w:r>
      <w:r w:rsidRPr="00DF0022">
        <w:rPr>
          <w:rFonts w:ascii="Palatino Linotype" w:hAnsi="Palatino Linotype"/>
        </w:rPr>
        <w:t xml:space="preserve"> [online]. Roč. 5, č. 1, s. 83 – 95 [cit. 15.10.2016]. ISSN 1338-0583. Dostupné na internete: http://www.ff.umb.sk/app/cmsFile.php?disposition=a&amp;ID=18322</w:t>
      </w:r>
    </w:p>
    <w:p w14:paraId="441FDB94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</w:t>
      </w:r>
      <w:proofErr w:type="spellStart"/>
      <w:r w:rsidRPr="00DF0022">
        <w:rPr>
          <w:rFonts w:ascii="Palatino Linotype" w:hAnsi="Palatino Linotype"/>
        </w:rPr>
        <w:t>Hugh</w:t>
      </w:r>
      <w:proofErr w:type="spellEnd"/>
      <w:r w:rsidRPr="00DF0022">
        <w:rPr>
          <w:rFonts w:ascii="Palatino Linotype" w:hAnsi="Palatino Linotype"/>
        </w:rPr>
        <w:t xml:space="preserve">, BETTS, Richard, 2010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osophical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Transactions</w:t>
      </w:r>
      <w:proofErr w:type="spellEnd"/>
      <w:r w:rsidRPr="00DF0022">
        <w:rPr>
          <w:rFonts w:ascii="Palatino Linotype" w:hAnsi="Palatino Linotype"/>
          <w:i/>
          <w:iCs/>
        </w:rPr>
        <w:t xml:space="preserve"> of </w:t>
      </w:r>
      <w:proofErr w:type="spellStart"/>
      <w:r w:rsidRPr="00DF0022">
        <w:rPr>
          <w:rFonts w:ascii="Palatino Linotype" w:hAnsi="Palatino Linotype"/>
          <w:i/>
          <w:iCs/>
        </w:rPr>
        <w:t>the</w:t>
      </w:r>
      <w:proofErr w:type="spellEnd"/>
      <w:r w:rsidRPr="00DF0022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DF0022">
        <w:rPr>
          <w:rFonts w:ascii="Palatino Linotype" w:hAnsi="Palatino Linotype"/>
          <w:i/>
          <w:iCs/>
        </w:rPr>
        <w:t>Mathematical</w:t>
      </w:r>
      <w:proofErr w:type="spellEnd"/>
      <w:r w:rsidRPr="00DF0022">
        <w:rPr>
          <w:rFonts w:ascii="Palatino Linotype" w:hAnsi="Palatino Linotype"/>
          <w:i/>
          <w:iCs/>
        </w:rPr>
        <w:t xml:space="preserve">, </w:t>
      </w:r>
      <w:proofErr w:type="spellStart"/>
      <w:r w:rsidRPr="00DF0022">
        <w:rPr>
          <w:rFonts w:ascii="Palatino Linotype" w:hAnsi="Palatino Linotype"/>
          <w:i/>
          <w:iCs/>
        </w:rPr>
        <w:t>Physical</w:t>
      </w:r>
      <w:proofErr w:type="spellEnd"/>
      <w:r w:rsidRPr="00DF0022">
        <w:rPr>
          <w:rFonts w:ascii="Palatino Linotype" w:hAnsi="Palatino Linotype"/>
          <w:i/>
          <w:iCs/>
        </w:rPr>
        <w:t xml:space="preserve"> and </w:t>
      </w:r>
      <w:proofErr w:type="spellStart"/>
      <w:r w:rsidRPr="00DF0022">
        <w:rPr>
          <w:rFonts w:ascii="Palatino Linotype" w:hAnsi="Palatino Linotype"/>
          <w:i/>
          <w:iCs/>
        </w:rPr>
        <w:t>Engineering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Sciences</w:t>
      </w:r>
      <w:proofErr w:type="spellEnd"/>
      <w:r w:rsidRPr="00DF0022">
        <w:rPr>
          <w:rFonts w:ascii="Palatino Linotype" w:hAnsi="Palatino Linotype"/>
        </w:rPr>
        <w:t xml:space="preserve"> [online]. Roč. 368, č. 1919, s. 2585 – 2588. 19.04.2010 [cit. 05.07.2012]. ISSN 1471-2962. DOI: 10.1098/rsta.2010.0064</w:t>
      </w:r>
    </w:p>
    <w:p w14:paraId="10D8C723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edecko-kvalifikačné práce</w:t>
      </w:r>
    </w:p>
    <w:p w14:paraId="675C552A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5C3C2916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ydania. </w:t>
      </w:r>
      <w:r w:rsidRPr="00DF0022">
        <w:rPr>
          <w:rFonts w:ascii="Palatino Linotype" w:hAnsi="Palatino Linotype"/>
          <w:i/>
          <w:iCs/>
        </w:rPr>
        <w:t>Názov práce</w:t>
      </w:r>
      <w:r w:rsidRPr="00DF0022">
        <w:rPr>
          <w:rFonts w:ascii="Palatino Linotype" w:hAnsi="Palatino Linotype"/>
        </w:rPr>
        <w:t>. Druh práce. Miesto vydania: Názov univerzity.</w:t>
      </w:r>
    </w:p>
    <w:p w14:paraId="0B01225D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58FF671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ŠPÁNIKOVÁ, Martina, 2010. </w:t>
      </w:r>
      <w:r w:rsidRPr="00DF0022">
        <w:rPr>
          <w:rFonts w:ascii="Palatino Linotype" w:hAnsi="Palatino Linotype"/>
          <w:i/>
          <w:iCs/>
        </w:rPr>
        <w:t xml:space="preserve">Sociálna </w:t>
      </w:r>
      <w:proofErr w:type="spellStart"/>
      <w:r w:rsidRPr="00DF0022">
        <w:rPr>
          <w:rFonts w:ascii="Palatino Linotype" w:hAnsi="Palatino Linotype"/>
          <w:i/>
          <w:iCs/>
        </w:rPr>
        <w:t>facilitácia</w:t>
      </w:r>
      <w:proofErr w:type="spellEnd"/>
      <w:r w:rsidRPr="00DF0022">
        <w:rPr>
          <w:rFonts w:ascii="Palatino Linotype" w:hAnsi="Palatino Linotype"/>
          <w:i/>
          <w:iCs/>
        </w:rPr>
        <w:t xml:space="preserve"> a postoje voči príslušníkom etnických minorít</w:t>
      </w:r>
      <w:r w:rsidRPr="00DF0022">
        <w:rPr>
          <w:rFonts w:ascii="Palatino Linotype" w:hAnsi="Palatino Linotype"/>
        </w:rPr>
        <w:t>. Dizertačná práca. Ružomberok: Katolícka univerzita.</w:t>
      </w:r>
    </w:p>
    <w:p w14:paraId="52D2396E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ýskumné správy</w:t>
      </w:r>
    </w:p>
    <w:p w14:paraId="65F20374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107B78D2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Style w:val="FontStyle41"/>
          <w:rFonts w:ascii="Palatino Linotype" w:hAnsi="Palatino Linotype"/>
        </w:rPr>
        <w:t xml:space="preserve">PRIEZVISKO, Meno, rok vydania. </w:t>
      </w:r>
      <w:r w:rsidRPr="00DF0022">
        <w:rPr>
          <w:rStyle w:val="FontStyle42"/>
          <w:rFonts w:ascii="Palatino Linotype" w:hAnsi="Palatino Linotype"/>
        </w:rPr>
        <w:t>Názov správy</w:t>
      </w:r>
      <w:r w:rsidRPr="00DF0022">
        <w:rPr>
          <w:rStyle w:val="FontStyle41"/>
          <w:rFonts w:ascii="Palatino Linotype" w:hAnsi="Palatino Linotype"/>
        </w:rPr>
        <w:t>. Druh a číslo správy. Miesto vydania: Názov inštitúcie.</w:t>
      </w:r>
    </w:p>
    <w:p w14:paraId="6BD6D78B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2C17E5BC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NEMČEKOVÁ, Mária, ŽIAKOVÁ, Katarína, MIŠTUNA, Dušan, 2004. </w:t>
      </w:r>
      <w:r w:rsidRPr="00DF0022">
        <w:rPr>
          <w:rFonts w:ascii="Palatino Linotype" w:hAnsi="Palatino Linotype"/>
          <w:i/>
          <w:iCs/>
        </w:rPr>
        <w:t>Práva pacientov. Medicínske, ošetrovateľské a filozoficko-etické súvislosti</w:t>
      </w:r>
      <w:r w:rsidRPr="00DF0022">
        <w:rPr>
          <w:rFonts w:ascii="Palatino Linotype" w:hAnsi="Palatino Linotype"/>
        </w:rPr>
        <w:t>. VEGA 1/0036/03. Martin: Osveta.</w:t>
      </w:r>
    </w:p>
    <w:p w14:paraId="2B94A3B4" w14:textId="77777777" w:rsidR="00097CC0" w:rsidRPr="00DF0022" w:rsidRDefault="00097CC0" w:rsidP="00FA37E4">
      <w:pPr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rchívne pramene</w:t>
      </w:r>
    </w:p>
    <w:p w14:paraId="0058EAEA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E38C129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, rok vzniku dokumentu. </w:t>
      </w:r>
      <w:r w:rsidRPr="00DF0022">
        <w:rPr>
          <w:rFonts w:ascii="Palatino Linotype" w:hAnsi="Palatino Linotype"/>
          <w:i/>
          <w:iCs/>
        </w:rPr>
        <w:t xml:space="preserve">Názov. </w:t>
      </w:r>
      <w:r w:rsidRPr="00DF0022">
        <w:rPr>
          <w:rStyle w:val="FontStyle41"/>
          <w:rFonts w:ascii="Palatino Linotype" w:hAnsi="Palatino Linotype"/>
        </w:rPr>
        <w:t xml:space="preserve">Popis dokumentu. </w:t>
      </w:r>
      <w:r w:rsidRPr="00DF0022">
        <w:rPr>
          <w:rFonts w:ascii="Palatino Linotype" w:hAnsi="Palatino Linotype"/>
        </w:rPr>
        <w:t xml:space="preserve">Miesto archívu: </w:t>
      </w:r>
      <w:r w:rsidRPr="00DF0022">
        <w:rPr>
          <w:rStyle w:val="FontStyle41"/>
          <w:rFonts w:ascii="Palatino Linotype" w:hAnsi="Palatino Linotype"/>
        </w:rPr>
        <w:t>Názov archívu, názov archívneho fondu, inventárne číslo resp. signatúra.</w:t>
      </w:r>
    </w:p>
    <w:p w14:paraId="12573DE8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7EEA075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</w:rPr>
        <w:t xml:space="preserve">NOVOMESKÝ, Laco, 1963. </w:t>
      </w:r>
      <w:r w:rsidRPr="00DF0022">
        <w:rPr>
          <w:rFonts w:ascii="Palatino Linotype" w:hAnsi="Palatino Linotype"/>
          <w:i/>
          <w:iCs/>
        </w:rPr>
        <w:t xml:space="preserve">List Laca Novomeského Jankovi </w:t>
      </w:r>
      <w:proofErr w:type="spellStart"/>
      <w:r w:rsidRPr="00DF0022">
        <w:rPr>
          <w:rFonts w:ascii="Palatino Linotype" w:hAnsi="Palatino Linotype"/>
          <w:i/>
          <w:iCs/>
        </w:rPr>
        <w:t>Silanovi</w:t>
      </w:r>
      <w:proofErr w:type="spellEnd"/>
      <w:r w:rsidRPr="00DF0022">
        <w:rPr>
          <w:rFonts w:ascii="Palatino Linotype" w:hAnsi="Palatino Linotype"/>
        </w:rPr>
        <w:t xml:space="preserve">. Rukopis. Martin: Literárny archív SNK, fond Janka </w:t>
      </w:r>
      <w:proofErr w:type="spellStart"/>
      <w:r w:rsidRPr="00DF0022">
        <w:rPr>
          <w:rFonts w:ascii="Palatino Linotype" w:hAnsi="Palatino Linotype"/>
        </w:rPr>
        <w:t>Silana</w:t>
      </w:r>
      <w:proofErr w:type="spellEnd"/>
      <w:r w:rsidRPr="00DF0022">
        <w:rPr>
          <w:rFonts w:ascii="Palatino Linotype" w:hAnsi="Palatino Linotype"/>
        </w:rPr>
        <w:t>, 210 H 15.</w:t>
      </w:r>
    </w:p>
    <w:p w14:paraId="13B0A4B1" w14:textId="77777777" w:rsidR="00985A20" w:rsidRPr="00DF0022" w:rsidRDefault="00985A20" w:rsidP="00FA37E4">
      <w:pPr>
        <w:contextualSpacing/>
        <w:jc w:val="both"/>
        <w:rPr>
          <w:rFonts w:ascii="Palatino Linotype" w:hAnsi="Palatino Linotype"/>
          <w:b/>
        </w:rPr>
      </w:pPr>
      <w:r w:rsidRPr="00DF0022">
        <w:rPr>
          <w:rFonts w:ascii="Palatino Linotype" w:hAnsi="Palatino Linotype"/>
          <w:b/>
        </w:rPr>
        <w:t>Normy</w:t>
      </w:r>
    </w:p>
    <w:p w14:paraId="7AAAD232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Schéma odkazu:</w:t>
      </w:r>
    </w:p>
    <w:p w14:paraId="064EB557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 xml:space="preserve">Označenie a číslo normy: rok zavedenia do platnosti, </w:t>
      </w:r>
      <w:r w:rsidRPr="00DF0022">
        <w:rPr>
          <w:rFonts w:ascii="Palatino Linotype" w:hAnsi="Palatino Linotype"/>
          <w:i/>
        </w:rPr>
        <w:t>Názov.</w:t>
      </w:r>
    </w:p>
    <w:p w14:paraId="76F6952C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 xml:space="preserve">STN ISO 471:1997, </w:t>
      </w:r>
      <w:r w:rsidRPr="00DF0022">
        <w:rPr>
          <w:rFonts w:ascii="Palatino Linotype" w:hAnsi="Palatino Linotype"/>
          <w:i/>
        </w:rPr>
        <w:t xml:space="preserve">Guma. </w:t>
      </w:r>
    </w:p>
    <w:p w14:paraId="6CC5ACAC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 xml:space="preserve">STN ISO 3:1997, </w:t>
      </w:r>
      <w:r w:rsidRPr="00DF0022">
        <w:rPr>
          <w:rFonts w:ascii="Palatino Linotype" w:hAnsi="Palatino Linotype"/>
          <w:i/>
        </w:rPr>
        <w:t>Vybrané čísla – Postupnosti vybraných čísel.</w:t>
      </w:r>
    </w:p>
    <w:p w14:paraId="74810112" w14:textId="77777777" w:rsidR="00985A20" w:rsidRPr="00DF0022" w:rsidRDefault="00985A20" w:rsidP="00FA37E4">
      <w:pPr>
        <w:contextualSpacing/>
        <w:jc w:val="both"/>
        <w:rPr>
          <w:rFonts w:ascii="Palatino Linotype" w:hAnsi="Palatino Linotype"/>
          <w:b/>
        </w:rPr>
      </w:pPr>
      <w:r w:rsidRPr="00DF0022">
        <w:rPr>
          <w:rFonts w:ascii="Palatino Linotype" w:hAnsi="Palatino Linotype"/>
          <w:b/>
        </w:rPr>
        <w:t>Legislatívne dokumenty</w:t>
      </w:r>
    </w:p>
    <w:p w14:paraId="1412FB10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Schéma odkazu:</w:t>
      </w:r>
    </w:p>
    <w:p w14:paraId="37366177" w14:textId="77777777" w:rsidR="00985A20" w:rsidRPr="00DF0022" w:rsidRDefault="00985A20" w:rsidP="00985A20">
      <w:pPr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Označenie a číslo LD/rok publikovania a skratka dokumentu Názov.</w:t>
      </w:r>
    </w:p>
    <w:p w14:paraId="3C45E51A" w14:textId="77777777" w:rsidR="00985A20" w:rsidRPr="00DF0022" w:rsidRDefault="00985A20" w:rsidP="00985A20">
      <w:pPr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Zákon č. 213/1992 Z. z. o spotrebných daniach s dôvodovou správou.</w:t>
      </w:r>
    </w:p>
    <w:p w14:paraId="6072EC3D" w14:textId="77777777" w:rsidR="00985A20" w:rsidRPr="00DF0022" w:rsidRDefault="00985A20" w:rsidP="00FA37E4">
      <w:pPr>
        <w:contextualSpacing/>
        <w:jc w:val="both"/>
        <w:rPr>
          <w:rFonts w:ascii="Palatino Linotype" w:hAnsi="Palatino Linotype"/>
          <w:b/>
        </w:rPr>
      </w:pPr>
      <w:r w:rsidRPr="00DF0022">
        <w:rPr>
          <w:rFonts w:ascii="Palatino Linotype" w:hAnsi="Palatino Linotype"/>
          <w:b/>
        </w:rPr>
        <w:t xml:space="preserve">Kartografické, zvukové a grafické dokumenty, hudobniny, filmy a videozáznamy, </w:t>
      </w:r>
      <w:proofErr w:type="spellStart"/>
      <w:r w:rsidRPr="00DF0022">
        <w:rPr>
          <w:rFonts w:ascii="Palatino Linotype" w:hAnsi="Palatino Linotype"/>
          <w:b/>
        </w:rPr>
        <w:t>mikrodokumenty</w:t>
      </w:r>
      <w:proofErr w:type="spellEnd"/>
      <w:r w:rsidRPr="00DF0022">
        <w:rPr>
          <w:rFonts w:ascii="Palatino Linotype" w:hAnsi="Palatino Linotype"/>
          <w:b/>
        </w:rPr>
        <w:t>, atď.</w:t>
      </w:r>
    </w:p>
    <w:p w14:paraId="33DDB92D" w14:textId="77777777" w:rsidR="00985A20" w:rsidRPr="00DF0022" w:rsidRDefault="00985A20" w:rsidP="00985A20">
      <w:pPr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Schéma odkazu:</w:t>
      </w:r>
    </w:p>
    <w:p w14:paraId="5C15C518" w14:textId="77777777" w:rsidR="00985A20" w:rsidRPr="00DF0022" w:rsidRDefault="00985A20" w:rsidP="00985A20">
      <w:pPr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>Primárna zodpovednosť. Názov: Podnázov [označenie média]. Mierka mapy. Vydanie. Sekundárna zodpovednosť. Miesto vydania: Názov vydavateľa, rok vydania. Názov edície, označenie edície. Štandardné číslo.</w:t>
      </w:r>
    </w:p>
    <w:p w14:paraId="4A370A14" w14:textId="77777777" w:rsidR="00985A20" w:rsidRPr="00DF0022" w:rsidRDefault="00985A20" w:rsidP="00985A20">
      <w:pPr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  <w:i/>
        </w:rPr>
        <w:t>Príklady:</w:t>
      </w:r>
    </w:p>
    <w:p w14:paraId="3C8A6B5F" w14:textId="6FEC7EBB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kartografický dokument: </w:t>
      </w:r>
    </w:p>
    <w:p w14:paraId="2545E7A4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Európa [mapa]. 1:5000000. Bratislava: Mapa Slovakia Plus, [2005]. </w:t>
      </w:r>
    </w:p>
    <w:p w14:paraId="05D4470A" w14:textId="1315DBF2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film: </w:t>
      </w:r>
    </w:p>
    <w:p w14:paraId="3BB5F08C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ČTVRTEK, Václav. O </w:t>
      </w:r>
      <w:proofErr w:type="spellStart"/>
      <w:r w:rsidRPr="00DF0022">
        <w:rPr>
          <w:rFonts w:ascii="Palatino Linotype" w:hAnsi="Palatino Linotype"/>
        </w:rPr>
        <w:t>loupežníku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umcajsovi</w:t>
      </w:r>
      <w:proofErr w:type="spellEnd"/>
      <w:r w:rsidRPr="00DF0022">
        <w:rPr>
          <w:rFonts w:ascii="Palatino Linotype" w:hAnsi="Palatino Linotype"/>
        </w:rPr>
        <w:t xml:space="preserve"> [film na videokazete]. Praha: </w:t>
      </w:r>
      <w:proofErr w:type="spellStart"/>
      <w:r w:rsidRPr="00DF0022">
        <w:rPr>
          <w:rFonts w:ascii="Palatino Linotype" w:hAnsi="Palatino Linotype"/>
        </w:rPr>
        <w:t>Supraphon</w:t>
      </w:r>
      <w:proofErr w:type="spellEnd"/>
      <w:r w:rsidRPr="00DF0022">
        <w:rPr>
          <w:rFonts w:ascii="Palatino Linotype" w:hAnsi="Palatino Linotype"/>
        </w:rPr>
        <w:t xml:space="preserve">, 1987. </w:t>
      </w:r>
    </w:p>
    <w:p w14:paraId="4DDA0140" w14:textId="46CE2A13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zvukový dokument: </w:t>
      </w:r>
    </w:p>
    <w:p w14:paraId="3F6EDEA6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proofErr w:type="spellStart"/>
      <w:r w:rsidRPr="00DF0022">
        <w:rPr>
          <w:rFonts w:ascii="Palatino Linotype" w:hAnsi="Palatino Linotype"/>
        </w:rPr>
        <w:lastRenderedPageBreak/>
        <w:t>Chorus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Salvatoris</w:t>
      </w:r>
      <w:proofErr w:type="spellEnd"/>
      <w:r w:rsidRPr="00DF0022">
        <w:rPr>
          <w:rFonts w:ascii="Palatino Linotype" w:hAnsi="Palatino Linotype"/>
        </w:rPr>
        <w:t xml:space="preserve">. Oslavujte Pána [CD]. Bratislava: LUX, 2004. </w:t>
      </w:r>
    </w:p>
    <w:p w14:paraId="1B605D73" w14:textId="6A45E9AB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hudobnina: </w:t>
      </w:r>
    </w:p>
    <w:p w14:paraId="5AEDC1C5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SUCHOŇ, Eugen. </w:t>
      </w:r>
      <w:proofErr w:type="spellStart"/>
      <w:r w:rsidRPr="00DF0022">
        <w:rPr>
          <w:rFonts w:ascii="Palatino Linotype" w:hAnsi="Palatino Linotype"/>
        </w:rPr>
        <w:t>Nox</w:t>
      </w:r>
      <w:proofErr w:type="spellEnd"/>
      <w:r w:rsidRPr="00DF0022">
        <w:rPr>
          <w:rFonts w:ascii="Palatino Linotype" w:hAnsi="Palatino Linotype"/>
        </w:rPr>
        <w:t xml:space="preserve"> et </w:t>
      </w:r>
      <w:proofErr w:type="spellStart"/>
      <w:r w:rsidRPr="00DF0022">
        <w:rPr>
          <w:rFonts w:ascii="Palatino Linotype" w:hAnsi="Palatino Linotype"/>
        </w:rPr>
        <w:t>Solitudo</w:t>
      </w:r>
      <w:proofErr w:type="spellEnd"/>
      <w:r w:rsidRPr="00DF0022">
        <w:rPr>
          <w:rFonts w:ascii="Palatino Linotype" w:hAnsi="Palatino Linotype"/>
        </w:rPr>
        <w:t xml:space="preserve"> [partitúra]. Bratislava: Slovenský hudobný fond, 1971. </w:t>
      </w:r>
    </w:p>
    <w:p w14:paraId="6E2F76DC" w14:textId="5930DDE6" w:rsidR="00985A20" w:rsidRPr="00DF0022" w:rsidRDefault="00985A20" w:rsidP="00FA37E4">
      <w:pPr>
        <w:pStyle w:val="Odsekzoznamu"/>
        <w:numPr>
          <w:ilvl w:val="0"/>
          <w:numId w:val="63"/>
        </w:num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grafický dokument: </w:t>
      </w:r>
    </w:p>
    <w:p w14:paraId="2DEFBD06" w14:textId="77777777" w:rsidR="00985A20" w:rsidRPr="00DF0022" w:rsidRDefault="00985A20" w:rsidP="00985A2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ONDREJKA, Pavol. Brezno [fotografia]. Brezno: TIK, [bez dátumu].</w:t>
      </w:r>
    </w:p>
    <w:p w14:paraId="08103241" w14:textId="77777777" w:rsidR="00EA1F0D" w:rsidRDefault="00EA1F0D" w:rsidP="00160B22">
      <w:pPr>
        <w:rPr>
          <w:rFonts w:ascii="Palatino Linotype" w:hAnsi="Palatino Linotype"/>
          <w:b/>
          <w:bCs/>
          <w:u w:val="single"/>
        </w:rPr>
      </w:pPr>
    </w:p>
    <w:p w14:paraId="0D4E3553" w14:textId="29283F46" w:rsidR="00160B22" w:rsidRPr="00DF0022" w:rsidRDefault="00160B22" w:rsidP="00160B22">
      <w:pPr>
        <w:rPr>
          <w:rFonts w:ascii="Palatino Linotype" w:hAnsi="Palatino Linotype"/>
          <w:b/>
          <w:bCs/>
          <w:u w:val="single"/>
        </w:rPr>
      </w:pPr>
      <w:r w:rsidRPr="00DF0022">
        <w:rPr>
          <w:rFonts w:ascii="Palatino Linotype" w:hAnsi="Palatino Linotype"/>
          <w:b/>
          <w:bCs/>
          <w:u w:val="single"/>
        </w:rPr>
        <w:t>Špecifikum citovania v teologických prácach:</w:t>
      </w:r>
    </w:p>
    <w:p w14:paraId="0C606754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b/>
          <w:sz w:val="20"/>
        </w:rPr>
        <w:t xml:space="preserve">Špecifikum v teologických prácach je citovanie zo Svätého písma a z dokumentov cirkevného </w:t>
      </w:r>
      <w:proofErr w:type="spellStart"/>
      <w:r w:rsidRPr="00DF0022">
        <w:rPr>
          <w:rFonts w:ascii="Palatino Linotype" w:hAnsi="Palatino Linotype"/>
          <w:b/>
          <w:sz w:val="20"/>
        </w:rPr>
        <w:t>Magistéria</w:t>
      </w:r>
      <w:proofErr w:type="spellEnd"/>
      <w:r w:rsidRPr="00DF0022">
        <w:rPr>
          <w:rFonts w:ascii="Palatino Linotype" w:hAnsi="Palatino Linotype"/>
          <w:sz w:val="20"/>
        </w:rPr>
        <w:t xml:space="preserve">, ktorých poradie je nasledovné: </w:t>
      </w:r>
    </w:p>
    <w:p w14:paraId="6968C181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>• Sväté písmo (</w:t>
      </w:r>
      <w:r w:rsidRPr="00DF0022">
        <w:rPr>
          <w:rFonts w:ascii="Palatino Linotype" w:hAnsi="Palatino Linotype"/>
          <w:i/>
          <w:sz w:val="20"/>
        </w:rPr>
        <w:t>Sk</w:t>
      </w:r>
      <w:r w:rsidRPr="00DF0022">
        <w:rPr>
          <w:rFonts w:ascii="Palatino Linotype" w:hAnsi="Palatino Linotype"/>
          <w:sz w:val="20"/>
        </w:rPr>
        <w:t xml:space="preserve"> 15,5; </w:t>
      </w:r>
      <w:proofErr w:type="spellStart"/>
      <w:r w:rsidRPr="00DF0022">
        <w:rPr>
          <w:rFonts w:ascii="Palatino Linotype" w:hAnsi="Palatino Linotype"/>
          <w:i/>
          <w:sz w:val="20"/>
        </w:rPr>
        <w:t>Jn</w:t>
      </w:r>
      <w:proofErr w:type="spellEnd"/>
      <w:r w:rsidRPr="00DF0022">
        <w:rPr>
          <w:rFonts w:ascii="Palatino Linotype" w:hAnsi="Palatino Linotype"/>
          <w:sz w:val="20"/>
        </w:rPr>
        <w:t xml:space="preserve"> 3,16) </w:t>
      </w:r>
    </w:p>
    <w:p w14:paraId="72D45058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>• Katechizmus Katolíckej cirkvi (</w:t>
      </w:r>
      <w:r w:rsidRPr="00DF0022">
        <w:rPr>
          <w:rFonts w:ascii="Palatino Linotype" w:hAnsi="Palatino Linotype"/>
          <w:i/>
          <w:sz w:val="20"/>
        </w:rPr>
        <w:t>KKC</w:t>
      </w:r>
      <w:r w:rsidRPr="00DF0022">
        <w:rPr>
          <w:rFonts w:ascii="Palatino Linotype" w:hAnsi="Palatino Linotype"/>
          <w:sz w:val="20"/>
        </w:rPr>
        <w:t xml:space="preserve"> 2004; </w:t>
      </w:r>
      <w:r w:rsidRPr="00DF0022">
        <w:rPr>
          <w:rFonts w:ascii="Palatino Linotype" w:hAnsi="Palatino Linotype"/>
          <w:i/>
          <w:sz w:val="20"/>
        </w:rPr>
        <w:t>KKC</w:t>
      </w:r>
      <w:r w:rsidRPr="00DF0022">
        <w:rPr>
          <w:rFonts w:ascii="Palatino Linotype" w:hAnsi="Palatino Linotype"/>
          <w:sz w:val="20"/>
        </w:rPr>
        <w:t xml:space="preserve"> 950) </w:t>
      </w:r>
    </w:p>
    <w:p w14:paraId="561B420B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>• Kódex kanonického práva (kanóny) (</w:t>
      </w:r>
      <w:r w:rsidRPr="00DF0022">
        <w:rPr>
          <w:rFonts w:ascii="Palatino Linotype" w:hAnsi="Palatino Linotype"/>
          <w:i/>
          <w:sz w:val="20"/>
        </w:rPr>
        <w:t>CIC</w:t>
      </w:r>
      <w:r w:rsidRPr="00DF0022">
        <w:rPr>
          <w:rFonts w:ascii="Palatino Linotype" w:hAnsi="Palatino Linotype"/>
          <w:sz w:val="20"/>
        </w:rPr>
        <w:t xml:space="preserve"> 280; prípadne </w:t>
      </w:r>
      <w:r w:rsidRPr="00DF0022">
        <w:rPr>
          <w:rFonts w:ascii="Palatino Linotype" w:hAnsi="Palatino Linotype"/>
          <w:i/>
          <w:sz w:val="20"/>
        </w:rPr>
        <w:t>KKP</w:t>
      </w:r>
      <w:r w:rsidRPr="00DF0022">
        <w:rPr>
          <w:rFonts w:ascii="Palatino Linotype" w:hAnsi="Palatino Linotype"/>
          <w:sz w:val="20"/>
        </w:rPr>
        <w:t xml:space="preserve"> 1752) </w:t>
      </w:r>
    </w:p>
    <w:p w14:paraId="6EC1866C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>• dokumenty koncilov (</w:t>
      </w:r>
      <w:r w:rsidRPr="00DF0022">
        <w:rPr>
          <w:rFonts w:ascii="Palatino Linotype" w:hAnsi="Palatino Linotype"/>
          <w:i/>
          <w:sz w:val="20"/>
        </w:rPr>
        <w:t>LG</w:t>
      </w:r>
      <w:r w:rsidRPr="00DF0022">
        <w:rPr>
          <w:rFonts w:ascii="Palatino Linotype" w:hAnsi="Palatino Linotype"/>
          <w:sz w:val="20"/>
        </w:rPr>
        <w:t xml:space="preserve"> 1; </w:t>
      </w:r>
      <w:r w:rsidRPr="00DF0022">
        <w:rPr>
          <w:rFonts w:ascii="Palatino Linotype" w:hAnsi="Palatino Linotype"/>
          <w:i/>
          <w:sz w:val="20"/>
        </w:rPr>
        <w:t>DV</w:t>
      </w:r>
      <w:r w:rsidRPr="00DF0022">
        <w:rPr>
          <w:rFonts w:ascii="Palatino Linotype" w:hAnsi="Palatino Linotype"/>
          <w:sz w:val="20"/>
        </w:rPr>
        <w:t xml:space="preserve"> 5) </w:t>
      </w:r>
    </w:p>
    <w:p w14:paraId="114EC2B1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 xml:space="preserve">• encykliky, apoštolské listy, inštrukcie cirk. </w:t>
      </w:r>
      <w:proofErr w:type="spellStart"/>
      <w:r w:rsidRPr="00DF0022">
        <w:rPr>
          <w:rFonts w:ascii="Palatino Linotype" w:hAnsi="Palatino Linotype"/>
          <w:sz w:val="20"/>
        </w:rPr>
        <w:t>magistéria</w:t>
      </w:r>
      <w:proofErr w:type="spellEnd"/>
      <w:r w:rsidRPr="00DF0022">
        <w:rPr>
          <w:rFonts w:ascii="Palatino Linotype" w:hAnsi="Palatino Linotype"/>
          <w:sz w:val="20"/>
        </w:rPr>
        <w:t xml:space="preserve"> (</w:t>
      </w:r>
      <w:r w:rsidRPr="00DF0022">
        <w:rPr>
          <w:rFonts w:ascii="Palatino Linotype" w:hAnsi="Palatino Linotype"/>
          <w:i/>
          <w:sz w:val="20"/>
        </w:rPr>
        <w:t>EDE</w:t>
      </w:r>
      <w:r w:rsidRPr="00DF0022">
        <w:rPr>
          <w:rFonts w:ascii="Palatino Linotype" w:hAnsi="Palatino Linotype"/>
          <w:sz w:val="20"/>
        </w:rPr>
        <w:t xml:space="preserve"> 2; </w:t>
      </w:r>
      <w:r w:rsidRPr="00DF0022">
        <w:rPr>
          <w:rFonts w:ascii="Palatino Linotype" w:hAnsi="Palatino Linotype"/>
          <w:i/>
          <w:sz w:val="20"/>
        </w:rPr>
        <w:t>RH</w:t>
      </w:r>
      <w:r w:rsidRPr="00DF0022">
        <w:rPr>
          <w:rFonts w:ascii="Palatino Linotype" w:hAnsi="Palatino Linotype"/>
          <w:sz w:val="20"/>
        </w:rPr>
        <w:t xml:space="preserve"> 4) </w:t>
      </w:r>
    </w:p>
    <w:p w14:paraId="158FB1AE" w14:textId="77777777" w:rsidR="00160B22" w:rsidRPr="00DF0022" w:rsidRDefault="00160B22" w:rsidP="00160B22">
      <w:pPr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sz w:val="20"/>
        </w:rPr>
        <w:t xml:space="preserve">• </w:t>
      </w:r>
      <w:proofErr w:type="spellStart"/>
      <w:r w:rsidRPr="00DF0022">
        <w:rPr>
          <w:rFonts w:ascii="Palatino Linotype" w:hAnsi="Palatino Linotype"/>
          <w:sz w:val="20"/>
        </w:rPr>
        <w:t>Patrológia</w:t>
      </w:r>
      <w:proofErr w:type="spellEnd"/>
      <w:r w:rsidRPr="00DF0022">
        <w:rPr>
          <w:rFonts w:ascii="Palatino Linotype" w:hAnsi="Palatino Linotype"/>
          <w:sz w:val="20"/>
        </w:rPr>
        <w:t xml:space="preserve"> – SV. AUGUSTÍN: </w:t>
      </w:r>
      <w:proofErr w:type="spellStart"/>
      <w:r w:rsidRPr="00DF0022">
        <w:rPr>
          <w:rFonts w:ascii="Palatino Linotype" w:hAnsi="Palatino Linotype"/>
          <w:i/>
          <w:sz w:val="20"/>
        </w:rPr>
        <w:t>Confessiones</w:t>
      </w:r>
      <w:proofErr w:type="spellEnd"/>
      <w:r w:rsidRPr="00DF0022">
        <w:rPr>
          <w:rFonts w:ascii="Palatino Linotype" w:hAnsi="Palatino Linotype"/>
          <w:sz w:val="20"/>
        </w:rPr>
        <w:t>, 1,1,1 (</w:t>
      </w:r>
      <w:r w:rsidRPr="00DF0022">
        <w:rPr>
          <w:rFonts w:ascii="Palatino Linotype" w:hAnsi="Palatino Linotype"/>
          <w:i/>
          <w:sz w:val="20"/>
        </w:rPr>
        <w:t>PL</w:t>
      </w:r>
      <w:r w:rsidRPr="00DF0022">
        <w:rPr>
          <w:rFonts w:ascii="Palatino Linotype" w:hAnsi="Palatino Linotype"/>
          <w:sz w:val="20"/>
        </w:rPr>
        <w:t xml:space="preserve"> 32,659-661) ORIGENES: </w:t>
      </w:r>
      <w:r w:rsidRPr="00DF0022">
        <w:rPr>
          <w:rFonts w:ascii="Palatino Linotype" w:hAnsi="Palatino Linotype"/>
          <w:i/>
          <w:sz w:val="20"/>
        </w:rPr>
        <w:t xml:space="preserve">De </w:t>
      </w:r>
      <w:proofErr w:type="spellStart"/>
      <w:r w:rsidRPr="00DF0022">
        <w:rPr>
          <w:rFonts w:ascii="Palatino Linotype" w:hAnsi="Palatino Linotype"/>
          <w:i/>
          <w:sz w:val="20"/>
        </w:rPr>
        <w:t>oratione</w:t>
      </w:r>
      <w:proofErr w:type="spellEnd"/>
      <w:r w:rsidRPr="00DF0022">
        <w:rPr>
          <w:rFonts w:ascii="Palatino Linotype" w:hAnsi="Palatino Linotype"/>
          <w:sz w:val="20"/>
        </w:rPr>
        <w:t>, 12,2 (</w:t>
      </w:r>
      <w:r w:rsidRPr="00DF0022">
        <w:rPr>
          <w:rFonts w:ascii="Palatino Linotype" w:hAnsi="Palatino Linotype"/>
          <w:i/>
          <w:sz w:val="20"/>
        </w:rPr>
        <w:t>PG</w:t>
      </w:r>
      <w:r w:rsidRPr="00DF0022">
        <w:rPr>
          <w:rFonts w:ascii="Palatino Linotype" w:hAnsi="Palatino Linotype"/>
          <w:sz w:val="20"/>
        </w:rPr>
        <w:t xml:space="preserve"> 11,452) </w:t>
      </w:r>
    </w:p>
    <w:p w14:paraId="61682C86" w14:textId="56C396D4" w:rsidR="00985A20" w:rsidRPr="00DF0022" w:rsidRDefault="00160B22" w:rsidP="00160B22">
      <w:pPr>
        <w:autoSpaceDN w:val="0"/>
        <w:adjustRightInd w:val="0"/>
        <w:spacing w:after="120"/>
        <w:jc w:val="both"/>
        <w:rPr>
          <w:rFonts w:ascii="Palatino Linotype" w:hAnsi="Palatino Linotype"/>
          <w:sz w:val="20"/>
        </w:rPr>
      </w:pPr>
      <w:r w:rsidRPr="00DF0022">
        <w:rPr>
          <w:rFonts w:ascii="Palatino Linotype" w:hAnsi="Palatino Linotype"/>
          <w:b/>
          <w:sz w:val="20"/>
        </w:rPr>
        <w:t>Tieto bibliografické odkazy</w:t>
      </w:r>
      <w:r w:rsidRPr="00DF0022">
        <w:rPr>
          <w:rFonts w:ascii="Palatino Linotype" w:hAnsi="Palatino Linotype"/>
          <w:sz w:val="20"/>
        </w:rPr>
        <w:t xml:space="preserve">, okrem diel z </w:t>
      </w:r>
      <w:proofErr w:type="spellStart"/>
      <w:r w:rsidRPr="00DF0022">
        <w:rPr>
          <w:rFonts w:ascii="Palatino Linotype" w:hAnsi="Palatino Linotype"/>
          <w:sz w:val="20"/>
        </w:rPr>
        <w:t>Patrológie</w:t>
      </w:r>
      <w:proofErr w:type="spellEnd"/>
      <w:r w:rsidRPr="00DF0022">
        <w:rPr>
          <w:rFonts w:ascii="Palatino Linotype" w:hAnsi="Palatino Linotype"/>
          <w:sz w:val="20"/>
        </w:rPr>
        <w:t xml:space="preserve"> (ktoré uvádzame v poznámke pod čiarou, a to nasledujúcim spôsobom napr.: SV. AUGUSTÍN: </w:t>
      </w:r>
      <w:proofErr w:type="spellStart"/>
      <w:r w:rsidRPr="00DF0022">
        <w:rPr>
          <w:rFonts w:ascii="Palatino Linotype" w:hAnsi="Palatino Linotype"/>
          <w:i/>
          <w:sz w:val="20"/>
        </w:rPr>
        <w:t>Confessiones</w:t>
      </w:r>
      <w:proofErr w:type="spellEnd"/>
      <w:r w:rsidRPr="00DF0022">
        <w:rPr>
          <w:rFonts w:ascii="Palatino Linotype" w:hAnsi="Palatino Linotype"/>
          <w:sz w:val="20"/>
        </w:rPr>
        <w:t>, 1,1,1 (</w:t>
      </w:r>
      <w:r w:rsidRPr="00DF0022">
        <w:rPr>
          <w:rFonts w:ascii="Palatino Linotype" w:hAnsi="Palatino Linotype"/>
          <w:i/>
          <w:sz w:val="20"/>
        </w:rPr>
        <w:t>PL</w:t>
      </w:r>
      <w:r w:rsidRPr="00DF0022">
        <w:rPr>
          <w:rFonts w:ascii="Palatino Linotype" w:hAnsi="Palatino Linotype"/>
          <w:sz w:val="20"/>
        </w:rPr>
        <w:t xml:space="preserve"> 32,659-661)), </w:t>
      </w:r>
      <w:r w:rsidRPr="00DF0022">
        <w:rPr>
          <w:rFonts w:ascii="Palatino Linotype" w:hAnsi="Palatino Linotype"/>
          <w:b/>
          <w:sz w:val="20"/>
        </w:rPr>
        <w:t>sa neuvádzajú v poznámkach pod čiarou, ale priamo v texte.</w:t>
      </w:r>
      <w:r w:rsidRPr="00DF0022">
        <w:rPr>
          <w:rFonts w:ascii="Palatino Linotype" w:hAnsi="Palatino Linotype"/>
          <w:sz w:val="20"/>
        </w:rPr>
        <w:t xml:space="preserve"> A to tak, ako je uvedené vyššie. </w:t>
      </w:r>
      <w:r w:rsidRPr="00DF0022">
        <w:rPr>
          <w:rFonts w:ascii="Palatino Linotype" w:hAnsi="Palatino Linotype"/>
          <w:b/>
          <w:sz w:val="20"/>
        </w:rPr>
        <w:t>Priamo za citáciou kurzívou v zátvorke uvedieme skratku dokumentu</w:t>
      </w:r>
      <w:r w:rsidRPr="00DF0022">
        <w:rPr>
          <w:rFonts w:ascii="Palatino Linotype" w:hAnsi="Palatino Linotype"/>
          <w:sz w:val="20"/>
        </w:rPr>
        <w:t xml:space="preserve"> (musí byť uvedená medzi Použitými skratkami) </w:t>
      </w:r>
      <w:r w:rsidRPr="00DF0022">
        <w:rPr>
          <w:rFonts w:ascii="Palatino Linotype" w:hAnsi="Palatino Linotype"/>
          <w:b/>
          <w:sz w:val="20"/>
        </w:rPr>
        <w:t>a po nej nasleduje číslo článku</w:t>
      </w:r>
      <w:r w:rsidRPr="00DF0022">
        <w:rPr>
          <w:rFonts w:ascii="Palatino Linotype" w:hAnsi="Palatino Linotype"/>
          <w:sz w:val="20"/>
        </w:rPr>
        <w:t xml:space="preserve"> (nie strany), napr.: (</w:t>
      </w:r>
      <w:r w:rsidRPr="00DF0022">
        <w:rPr>
          <w:rFonts w:ascii="Palatino Linotype" w:hAnsi="Palatino Linotype"/>
          <w:i/>
          <w:sz w:val="20"/>
        </w:rPr>
        <w:t>DV</w:t>
      </w:r>
      <w:r w:rsidRPr="00DF0022">
        <w:rPr>
          <w:rFonts w:ascii="Palatino Linotype" w:hAnsi="Palatino Linotype"/>
          <w:sz w:val="20"/>
        </w:rPr>
        <w:t xml:space="preserve"> 20).</w:t>
      </w:r>
    </w:p>
    <w:p w14:paraId="287E36DB" w14:textId="77777777" w:rsidR="00160B22" w:rsidRPr="00DF0022" w:rsidRDefault="00160B22" w:rsidP="00160B22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14:paraId="6E8457A1" w14:textId="3DF25238" w:rsidR="00097CC0" w:rsidRPr="00DF0022" w:rsidRDefault="00985A20" w:rsidP="00FA37E4">
      <w:pPr>
        <w:spacing w:after="0" w:line="240" w:lineRule="auto"/>
        <w:contextualSpacing/>
        <w:jc w:val="both"/>
        <w:rPr>
          <w:rFonts w:ascii="Palatino Linotype" w:hAnsi="Palatino Linotype"/>
          <w:b/>
        </w:rPr>
      </w:pPr>
      <w:r w:rsidRPr="00DF0022">
        <w:rPr>
          <w:rFonts w:ascii="Palatino Linotype" w:hAnsi="Palatino Linotype"/>
          <w:b/>
        </w:rPr>
        <w:t xml:space="preserve">2. </w:t>
      </w:r>
      <w:r w:rsidR="00097CC0" w:rsidRPr="00DF0022">
        <w:rPr>
          <w:rFonts w:ascii="Palatino Linotype" w:hAnsi="Palatino Linotype"/>
          <w:b/>
        </w:rPr>
        <w:t>Metóda priebežných poznámok (pod čiarou)</w:t>
      </w:r>
    </w:p>
    <w:p w14:paraId="707086DE" w14:textId="77777777" w:rsidR="00FA68A9" w:rsidRPr="00DF0022" w:rsidRDefault="00FA68A9" w:rsidP="00FA37E4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</w:p>
    <w:p w14:paraId="5B903D9A" w14:textId="77777777" w:rsidR="00097CC0" w:rsidRPr="00DF0022" w:rsidRDefault="00097CC0" w:rsidP="004B74E0">
      <w:pPr>
        <w:pStyle w:val="Odsekzoznamu"/>
        <w:numPr>
          <w:ilvl w:val="0"/>
          <w:numId w:val="38"/>
        </w:numPr>
        <w:spacing w:after="0" w:line="240" w:lineRule="auto"/>
        <w:contextualSpacing/>
        <w:jc w:val="both"/>
        <w:rPr>
          <w:rFonts w:ascii="Palatino Linotype" w:hAnsi="Palatino Linotype"/>
          <w:b/>
          <w:bCs/>
          <w:i/>
        </w:rPr>
      </w:pPr>
      <w:r w:rsidRPr="00DF0022">
        <w:rPr>
          <w:rFonts w:ascii="Palatino Linotype" w:hAnsi="Palatino Linotype"/>
          <w:b/>
          <w:bCs/>
          <w:i/>
        </w:rPr>
        <w:t>Tvorba citácií</w:t>
      </w:r>
    </w:p>
    <w:p w14:paraId="1D4C3AE3" w14:textId="77777777" w:rsidR="00FA68A9" w:rsidRPr="00DF0022" w:rsidRDefault="00FA68A9" w:rsidP="00FA68A9">
      <w:pPr>
        <w:autoSpaceDE w:val="0"/>
        <w:autoSpaceDN w:val="0"/>
        <w:adjustRightInd w:val="0"/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</w:p>
    <w:p w14:paraId="479834FB" w14:textId="77777777" w:rsidR="00097CC0" w:rsidRPr="00DF0022" w:rsidRDefault="00097CC0" w:rsidP="00FA68A9">
      <w:pPr>
        <w:autoSpaceDE w:val="0"/>
        <w:autoSpaceDN w:val="0"/>
        <w:adjustRightInd w:val="0"/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Kniha, monografia (tlačená alebo elektronická)</w:t>
      </w:r>
    </w:p>
    <w:p w14:paraId="35355A93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5AE087A0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</w:t>
      </w:r>
      <w:r w:rsidRPr="00DF0022">
        <w:rPr>
          <w:rFonts w:ascii="Palatino Linotype" w:hAnsi="Palatino Linotype"/>
          <w:i/>
          <w:iCs/>
        </w:rPr>
        <w:t xml:space="preserve">Názov </w:t>
      </w:r>
      <w:r w:rsidRPr="00DF0022">
        <w:rPr>
          <w:rFonts w:ascii="Palatino Linotype" w:hAnsi="Palatino Linotype"/>
        </w:rPr>
        <w:t>[druh nosiča]. Miesto vydania: Vydavateľstvo, rok vydania, citované</w:t>
      </w:r>
    </w:p>
    <w:p w14:paraId="72BFF73D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strany.</w:t>
      </w:r>
    </w:p>
    <w:p w14:paraId="547DFC88" w14:textId="77777777" w:rsidR="00097CC0" w:rsidRPr="00DF0022" w:rsidRDefault="00097CC0" w:rsidP="004B74E0">
      <w:pPr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42C1EB0" w14:textId="634201FA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lastRenderedPageBreak/>
        <w:t xml:space="preserve">ROVNÝ, I., LESŇÁKOVÁ, A., SPÁLOVÁ, M. </w:t>
      </w:r>
      <w:r w:rsidRPr="00DF0022">
        <w:rPr>
          <w:rFonts w:ascii="Palatino Linotype" w:hAnsi="Palatino Linotype"/>
          <w:i/>
          <w:iCs/>
          <w:lang w:eastAsia="cs-CZ"/>
        </w:rPr>
        <w:t>Základy hygieny</w:t>
      </w:r>
      <w:r w:rsidRPr="00DF0022">
        <w:rPr>
          <w:rFonts w:ascii="Palatino Linotype" w:hAnsi="Palatino Linotype"/>
          <w:lang w:eastAsia="cs-CZ"/>
        </w:rPr>
        <w:t xml:space="preserve">. Ružomberok: VERBUM – </w:t>
      </w:r>
      <w:r w:rsidR="00FA68A9" w:rsidRPr="00DF0022">
        <w:rPr>
          <w:rFonts w:ascii="Palatino Linotype" w:hAnsi="Palatino Linotype"/>
          <w:lang w:eastAsia="cs-CZ"/>
        </w:rPr>
        <w:t>vydavateľstvo</w:t>
      </w:r>
      <w:r w:rsidRPr="00DF0022">
        <w:rPr>
          <w:rFonts w:ascii="Palatino Linotype" w:hAnsi="Palatino Linotype"/>
          <w:lang w:eastAsia="cs-CZ"/>
        </w:rPr>
        <w:t xml:space="preserve"> KU, 2015, s. 111.</w:t>
      </w:r>
    </w:p>
    <w:p w14:paraId="43906D89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16C6F8D0" w14:textId="77777777" w:rsidR="00097CC0" w:rsidRPr="00DF0022" w:rsidRDefault="00097CC0" w:rsidP="004B74E0">
      <w:pPr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Názov, citované strany.</w:t>
      </w:r>
    </w:p>
    <w:p w14:paraId="4EDE8FFB" w14:textId="77777777" w:rsidR="00097CC0" w:rsidRPr="00DF0022" w:rsidRDefault="00097CC0" w:rsidP="004B74E0">
      <w:pPr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B467BC8" w14:textId="77777777" w:rsidR="00097CC0" w:rsidRPr="00DF0022" w:rsidRDefault="00097CC0" w:rsidP="004B74E0">
      <w:pPr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ROVNÝ, LESŇÁKOVÁ, SPÁLOVÁ, Základy hygieny, s. 111.</w:t>
      </w:r>
    </w:p>
    <w:p w14:paraId="3C0E41AC" w14:textId="77777777" w:rsidR="00097CC0" w:rsidRPr="00DF0022" w:rsidRDefault="00097CC0" w:rsidP="00FA68A9">
      <w:pPr>
        <w:autoSpaceDE w:val="0"/>
        <w:autoSpaceDN w:val="0"/>
        <w:adjustRightInd w:val="0"/>
        <w:spacing w:after="12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Kniha, monografia (na internete)</w:t>
      </w:r>
    </w:p>
    <w:p w14:paraId="09FA3DC7" w14:textId="77777777" w:rsidR="00097CC0" w:rsidRPr="00DF0022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6020AA0C" w14:textId="77777777" w:rsidR="00097CC0" w:rsidRPr="00DF0022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. </w:t>
      </w:r>
      <w:r w:rsidRPr="00DF0022">
        <w:rPr>
          <w:rFonts w:ascii="Palatino Linotype" w:hAnsi="Palatino Linotype"/>
          <w:i/>
          <w:iCs/>
        </w:rPr>
        <w:t xml:space="preserve">Názov </w:t>
      </w:r>
      <w:r w:rsidRPr="00DF0022">
        <w:rPr>
          <w:rFonts w:ascii="Palatino Linotype" w:hAnsi="Palatino Linotype"/>
        </w:rPr>
        <w:t>[online]. Miesto vydania: Vydavateľstvo, rok vydania, citované strany [Dátum citovania]. DOI: číslo/Dostupné na internete: adresa URL</w:t>
      </w:r>
    </w:p>
    <w:p w14:paraId="0B2C2771" w14:textId="77777777" w:rsidR="00097CC0" w:rsidRPr="00DF0022" w:rsidRDefault="00097CC0" w:rsidP="004B74E0">
      <w:pPr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7F1D0AD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ANON. </w:t>
      </w:r>
      <w:proofErr w:type="spellStart"/>
      <w:r w:rsidRPr="00DF0022">
        <w:rPr>
          <w:rFonts w:ascii="Palatino Linotype" w:hAnsi="Palatino Linotype"/>
          <w:i/>
          <w:iCs/>
        </w:rPr>
        <w:t>Outdoor</w:t>
      </w:r>
      <w:proofErr w:type="spellEnd"/>
      <w:r w:rsidRPr="00DF0022">
        <w:rPr>
          <w:rFonts w:ascii="Palatino Linotype" w:hAnsi="Palatino Linotype"/>
          <w:i/>
          <w:iCs/>
        </w:rPr>
        <w:t xml:space="preserve"> Air </w:t>
      </w:r>
      <w:proofErr w:type="spellStart"/>
      <w:r w:rsidRPr="00DF0022">
        <w:rPr>
          <w:rFonts w:ascii="Palatino Linotype" w:hAnsi="Palatino Linotype"/>
          <w:i/>
          <w:iCs/>
        </w:rPr>
        <w:t>Pollution</w:t>
      </w:r>
      <w:proofErr w:type="spellEnd"/>
      <w:r w:rsidRPr="00DF0022">
        <w:rPr>
          <w:rFonts w:ascii="Palatino Linotype" w:hAnsi="Palatino Linotype"/>
        </w:rPr>
        <w:t xml:space="preserve"> [online]. </w:t>
      </w:r>
      <w:proofErr w:type="spellStart"/>
      <w:r w:rsidRPr="00DF0022">
        <w:rPr>
          <w:rFonts w:ascii="Palatino Linotype" w:hAnsi="Palatino Linotype"/>
        </w:rPr>
        <w:t>Lyon</w:t>
      </w:r>
      <w:proofErr w:type="spellEnd"/>
      <w:r w:rsidRPr="00DF0022">
        <w:rPr>
          <w:rFonts w:ascii="Palatino Linotype" w:hAnsi="Palatino Linotype"/>
        </w:rPr>
        <w:t xml:space="preserve">: International </w:t>
      </w:r>
      <w:proofErr w:type="spellStart"/>
      <w:r w:rsidRPr="00DF0022">
        <w:rPr>
          <w:rFonts w:ascii="Palatino Linotype" w:hAnsi="Palatino Linotype"/>
        </w:rPr>
        <w:t>Agency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fo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esearch</w:t>
      </w:r>
      <w:proofErr w:type="spellEnd"/>
      <w:r w:rsidRPr="00DF0022">
        <w:rPr>
          <w:rFonts w:ascii="Palatino Linotype" w:hAnsi="Palatino Linotype"/>
        </w:rPr>
        <w:t xml:space="preserve"> on </w:t>
      </w:r>
      <w:proofErr w:type="spellStart"/>
      <w:r w:rsidRPr="00DF0022">
        <w:rPr>
          <w:rFonts w:ascii="Palatino Linotype" w:hAnsi="Palatino Linotype"/>
        </w:rPr>
        <w:t>Cancer</w:t>
      </w:r>
      <w:proofErr w:type="spellEnd"/>
      <w:r w:rsidRPr="00DF0022">
        <w:rPr>
          <w:rFonts w:ascii="Palatino Linotype" w:hAnsi="Palatino Linotype"/>
        </w:rPr>
        <w:t>, 2015, s. 135 – 188 [cit. 22.07.2016]. Dostupné na internete: http://monographs.iarc.fr/ENG/Monographs/vol109/mono109.pdf</w:t>
      </w:r>
    </w:p>
    <w:p w14:paraId="784F96CA" w14:textId="77777777" w:rsidR="00FA68A9" w:rsidRPr="00DF0022" w:rsidRDefault="00FA68A9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</w:p>
    <w:p w14:paraId="59B1F647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1B41DFC1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Názov, citované strany.</w:t>
      </w:r>
    </w:p>
    <w:p w14:paraId="4931C069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</w:p>
    <w:p w14:paraId="14AF590F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25F850EB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ANON., </w:t>
      </w:r>
      <w:proofErr w:type="spellStart"/>
      <w:r w:rsidRPr="00DF0022">
        <w:rPr>
          <w:rFonts w:ascii="Palatino Linotype" w:hAnsi="Palatino Linotype"/>
        </w:rPr>
        <w:t>Outdoo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ai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pollution</w:t>
      </w:r>
      <w:proofErr w:type="spellEnd"/>
      <w:r w:rsidRPr="00DF0022">
        <w:rPr>
          <w:rFonts w:ascii="Palatino Linotype" w:hAnsi="Palatino Linotype"/>
        </w:rPr>
        <w:t>, s. 157.</w:t>
      </w:r>
    </w:p>
    <w:p w14:paraId="42451140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6EB3A1D5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zborníku, kapitola v monografii, heslo v slovníku, článok v encyklopédii (tlačené alebo elektronické)</w:t>
      </w:r>
    </w:p>
    <w:p w14:paraId="7C54638F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4C7C5677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Názov príspevku. In: PRIEZVISKO, M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druh nosiča]. Miesto vydania: Vydavateľstvo, rok vydania, citované strany.</w:t>
      </w:r>
    </w:p>
    <w:p w14:paraId="590DF443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</w:p>
    <w:p w14:paraId="076090CD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E9FAF83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MIRANDA, R. Inštitúcia a charizma: Pastoračná prax v moci Ducha  Svätého. In: ONDRÁŠEK, Ľ.M., MOĎOROŠI, I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proofErr w:type="spellStart"/>
      <w:r w:rsidRPr="00DF0022">
        <w:rPr>
          <w:rFonts w:ascii="Palatino Linotype" w:hAnsi="Palatino Linotype"/>
          <w:i/>
          <w:iCs/>
        </w:rPr>
        <w:t>Pentekostalizmus</w:t>
      </w:r>
      <w:proofErr w:type="spellEnd"/>
      <w:r w:rsidRPr="00DF0022">
        <w:rPr>
          <w:rFonts w:ascii="Palatino Linotype" w:hAnsi="Palatino Linotype"/>
          <w:i/>
          <w:iCs/>
        </w:rPr>
        <w:t xml:space="preserve"> v súčasnom náboženskom a spoločenskom kontexte</w:t>
      </w:r>
      <w:r w:rsidRPr="00DF0022">
        <w:rPr>
          <w:rFonts w:ascii="Palatino Linotype" w:hAnsi="Palatino Linotype"/>
        </w:rPr>
        <w:t>. Ružomberok: Katolícka univerzita, 2013, s. 90.</w:t>
      </w:r>
    </w:p>
    <w:p w14:paraId="6F1D006A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46A5DBD1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URBANOVÁ, E. Podoby </w:t>
      </w:r>
      <w:proofErr w:type="spellStart"/>
      <w:r w:rsidRPr="00DF0022">
        <w:rPr>
          <w:rFonts w:ascii="Palatino Linotype" w:hAnsi="Palatino Linotype"/>
          <w:lang w:eastAsia="cs-CZ"/>
        </w:rPr>
        <w:t>haiku</w:t>
      </w:r>
      <w:proofErr w:type="spellEnd"/>
      <w:r w:rsidRPr="00DF0022">
        <w:rPr>
          <w:rFonts w:ascii="Palatino Linotype" w:hAnsi="Palatino Linotype"/>
          <w:lang w:eastAsia="cs-CZ"/>
        </w:rPr>
        <w:t xml:space="preserve"> v slovenskej poézii. In: PRÍHODOVÁ, E., VILČEKOVÁ, K. </w:t>
      </w:r>
      <w:proofErr w:type="spellStart"/>
      <w:r w:rsidRPr="00DF0022">
        <w:rPr>
          <w:rFonts w:ascii="Palatino Linotype" w:hAnsi="Palatino Linotype"/>
          <w:lang w:eastAsia="cs-CZ"/>
        </w:rPr>
        <w:t>eds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Túry do textúry III (alebo keď z motyky vystrelí...)</w:t>
      </w:r>
      <w:r w:rsidRPr="00DF0022">
        <w:rPr>
          <w:rFonts w:ascii="Palatino Linotype" w:hAnsi="Palatino Linotype"/>
          <w:lang w:eastAsia="cs-CZ"/>
        </w:rPr>
        <w:t xml:space="preserve"> [CD-ROM]. Ružomberok: VERBUM – vydavateľstvo KU, 2013, s. 44.</w:t>
      </w:r>
    </w:p>
    <w:p w14:paraId="63EEBDC3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58F2BDB3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73647063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lastRenderedPageBreak/>
        <w:t>PRIEZVISKO, Názov príspevku, citované strany.</w:t>
      </w:r>
    </w:p>
    <w:p w14:paraId="6F388989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</w:p>
    <w:p w14:paraId="67014B79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7B940CB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MIRANDA, Inštitúcia a charizma, s. 89.</w:t>
      </w:r>
    </w:p>
    <w:p w14:paraId="58F76B6F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26E16A4D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URBANOVÁ, Podoby </w:t>
      </w:r>
      <w:proofErr w:type="spellStart"/>
      <w:r w:rsidRPr="00DF0022">
        <w:rPr>
          <w:rFonts w:ascii="Palatino Linotype" w:hAnsi="Palatino Linotype"/>
          <w:lang w:eastAsia="cs-CZ"/>
        </w:rPr>
        <w:t>haiku</w:t>
      </w:r>
      <w:proofErr w:type="spellEnd"/>
      <w:r w:rsidRPr="00DF0022">
        <w:rPr>
          <w:rFonts w:ascii="Palatino Linotype" w:hAnsi="Palatino Linotype"/>
          <w:lang w:eastAsia="cs-CZ"/>
        </w:rPr>
        <w:t xml:space="preserve"> v slovenskej poézii, s. 50.</w:t>
      </w:r>
    </w:p>
    <w:p w14:paraId="30B7D1CF" w14:textId="77777777" w:rsidR="00097CC0" w:rsidRPr="00DF0022" w:rsidRDefault="00097CC0" w:rsidP="00097CC0">
      <w:pPr>
        <w:spacing w:after="120"/>
        <w:rPr>
          <w:rFonts w:ascii="Palatino Linotype" w:hAnsi="Palatino Linotype"/>
          <w:b/>
          <w:bCs/>
        </w:rPr>
      </w:pPr>
    </w:p>
    <w:p w14:paraId="16F8B0C4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zborníku, kapitola v monografii, heslo v slovníku, článok v encyklopédii (na internete)</w:t>
      </w:r>
    </w:p>
    <w:p w14:paraId="5DA21C61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2F279286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Názov príspevku. In: PRIEZVISKO, M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online]. Miesto vydania: Vydavateľstvo, rok vydania, citované strany [Dátum citovania]. DOI: číslo/Dostupné na internete: adresa URL</w:t>
      </w:r>
    </w:p>
    <w:p w14:paraId="1C2CFDFE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</w:p>
    <w:p w14:paraId="0518AE8D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EED1052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AUXOVÁ, D. Morálne a pragmatické cez optiku biblickej frazémy. In: DUDOVÁ, K. </w:t>
      </w:r>
      <w:proofErr w:type="spellStart"/>
      <w:r w:rsidRPr="00DF0022">
        <w:rPr>
          <w:rFonts w:ascii="Palatino Linotype" w:hAnsi="Palatino Linotype"/>
          <w:lang w:eastAsia="cs-CZ"/>
        </w:rPr>
        <w:t>ed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Varia XXII. Zborník plných príspevkov z XXII. kolokvia mladých jazykovedcov (Nitra 5. – 7. 12. 2012)</w:t>
      </w:r>
      <w:r w:rsidRPr="00DF0022">
        <w:rPr>
          <w:rFonts w:ascii="Palatino Linotype" w:hAnsi="Palatino Linotype"/>
          <w:lang w:eastAsia="cs-CZ"/>
        </w:rPr>
        <w:t xml:space="preserve"> [online]. Nitra: KSJL FF UKF, 2014, s. 11 [cit. 15.10.2015]. Dostupné na internete: http://www.juls.savba.sk/ediela/varia/22/Varia22.pdf</w:t>
      </w:r>
    </w:p>
    <w:p w14:paraId="0797DD01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68062037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KOTLEBOVÁ, S. Špecifiká vzdelávania dospelých. In: HRAPKOVÁ, N. et al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>Edukácia v treťom veku. Zborník abstraktov a príspevkov odbornej konferencie s medzinárodnou účasťou organizovanej k 20. výročiu založenia Asociácie univerzít tretieho veku na Slovensku</w:t>
      </w:r>
      <w:r w:rsidRPr="00DF0022">
        <w:rPr>
          <w:rFonts w:ascii="Palatino Linotype" w:hAnsi="Palatino Linotype"/>
        </w:rPr>
        <w:t xml:space="preserve"> [online]. Bratislava: EDIS-vydavateľstvo Žilinskej univerzity, 2014 [cit. 04.02.2015]. Dostupné na internete: http://asutv.sk/dokumenty/zbornik-k-20-vyrociu-asutv/</w:t>
      </w:r>
    </w:p>
    <w:p w14:paraId="4E0EC84E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28272883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0149EAB5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Názov príspevku, citované strany.</w:t>
      </w:r>
    </w:p>
    <w:p w14:paraId="0BBDCF50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alebo</w:t>
      </w:r>
    </w:p>
    <w:p w14:paraId="0BC6F454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>PRIEZVISKO, Názov príspevku [online]. [Dátum citovania]. DOI: číslo/Dostupné na internete: adresa URL</w:t>
      </w:r>
    </w:p>
    <w:p w14:paraId="6A97E556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6045F9E1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AUXOVÁ, Morálne a pragmatické, s. 11.</w:t>
      </w:r>
    </w:p>
    <w:p w14:paraId="779028F7" w14:textId="77777777" w:rsidR="009509F3" w:rsidRPr="00DF0022" w:rsidRDefault="009509F3" w:rsidP="004B74E0">
      <w:pPr>
        <w:spacing w:after="0"/>
        <w:rPr>
          <w:rFonts w:ascii="Palatino Linotype" w:hAnsi="Palatino Linotype"/>
        </w:rPr>
      </w:pPr>
    </w:p>
    <w:p w14:paraId="70809213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KOTLEBOVÁ, Špecifiká vzdelávania dospelých [online]. [cit. 04.02.2015]. Dostupné na internete: http://asutv.sk/dokumenty/zbornik-k-20-vyrociu-asutv/</w:t>
      </w:r>
    </w:p>
    <w:p w14:paraId="0F70D6F8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76F3A981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časopise (tlačený alebo elektronický)</w:t>
      </w:r>
    </w:p>
    <w:p w14:paraId="7CBAA9A7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200B6C2C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PRIEZVISKO, M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>[druh nosiča]. Rok vydania, číslovanie, citované strany.</w:t>
      </w:r>
    </w:p>
    <w:p w14:paraId="71419B3D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</w:p>
    <w:p w14:paraId="7CED6965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AF139CF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H., BETTS, R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</w:t>
      </w:r>
      <w:proofErr w:type="spellEnd"/>
      <w:r w:rsidRPr="00DF0022">
        <w:rPr>
          <w:rFonts w:ascii="Palatino Linotype" w:hAnsi="Palatino Linotype"/>
          <w:i/>
          <w:iCs/>
        </w:rPr>
        <w:t xml:space="preserve">. </w:t>
      </w:r>
      <w:proofErr w:type="spellStart"/>
      <w:r w:rsidRPr="00DF0022">
        <w:rPr>
          <w:rFonts w:ascii="Palatino Linotype" w:hAnsi="Palatino Linotype"/>
          <w:i/>
          <w:iCs/>
        </w:rPr>
        <w:t>Trans</w:t>
      </w:r>
      <w:proofErr w:type="spellEnd"/>
      <w:r w:rsidRPr="00DF0022">
        <w:rPr>
          <w:rFonts w:ascii="Palatino Linotype" w:hAnsi="Palatino Linotype"/>
          <w:i/>
          <w:iCs/>
        </w:rPr>
        <w:t>. R. Soc. A</w:t>
      </w:r>
      <w:r w:rsidRPr="00DF0022">
        <w:rPr>
          <w:rFonts w:ascii="Palatino Linotype" w:hAnsi="Palatino Linotype"/>
        </w:rPr>
        <w:t>. 2010, roč. 368, č. 1919, s. 2587.</w:t>
      </w:r>
    </w:p>
    <w:p w14:paraId="53438640" w14:textId="77777777" w:rsidR="004B74E0" w:rsidRPr="00DF0022" w:rsidRDefault="004B74E0" w:rsidP="004B74E0">
      <w:pPr>
        <w:spacing w:after="0"/>
        <w:rPr>
          <w:rFonts w:ascii="Palatino Linotype" w:hAnsi="Palatino Linotype"/>
          <w:lang w:eastAsia="cs-CZ"/>
        </w:rPr>
      </w:pPr>
    </w:p>
    <w:p w14:paraId="60822D19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TÍŽIK, M. Počiatky inštitucionalizovanej sociológie náboženstva a prvý reprezentatívny výskum religiozity obyvateľov Slovenska. In: </w:t>
      </w:r>
      <w:r w:rsidRPr="00DF0022">
        <w:rPr>
          <w:rFonts w:ascii="Palatino Linotype" w:hAnsi="Palatino Linotype"/>
          <w:i/>
          <w:iCs/>
          <w:lang w:eastAsia="cs-CZ"/>
        </w:rPr>
        <w:t xml:space="preserve">Sociológia – Slovak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Sociological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Review</w:t>
      </w:r>
      <w:proofErr w:type="spellEnd"/>
      <w:r w:rsidRPr="00DF0022">
        <w:rPr>
          <w:rFonts w:ascii="Palatino Linotype" w:hAnsi="Palatino Linotype"/>
          <w:lang w:eastAsia="cs-CZ"/>
        </w:rPr>
        <w:t>. 2016, roč. 48, č. 5, s. 512.</w:t>
      </w:r>
    </w:p>
    <w:p w14:paraId="7D090ED7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5F8B4A7C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7DB564F7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>PRIEZVISKO, Názov príspevku, citované strany.</w:t>
      </w:r>
    </w:p>
    <w:p w14:paraId="32EF437A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FFC80F4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BETTS,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>, s. 2588.</w:t>
      </w:r>
    </w:p>
    <w:p w14:paraId="34EBDE1E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57B4F7B1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TÍŽIK, Počiatky inštitucionalizovanej sociológie náboženstva, s. 512.</w:t>
      </w:r>
    </w:p>
    <w:p w14:paraId="548F367D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152A368D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časopise (na internete)</w:t>
      </w:r>
    </w:p>
    <w:p w14:paraId="0F7B6A3C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0CA73D51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>[online]. Rok vydania, číslovanie, citované strany [Dátum citovania]. DOI: číslo/Dostupné na internete: adresa URL</w:t>
      </w:r>
    </w:p>
    <w:p w14:paraId="06E804C7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</w:p>
    <w:p w14:paraId="0E0BEA30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A23E723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RAŠOVÁ, D. </w:t>
      </w:r>
      <w:proofErr w:type="spellStart"/>
      <w:r w:rsidRPr="00DF0022">
        <w:rPr>
          <w:rFonts w:ascii="Palatino Linotype" w:hAnsi="Palatino Linotype"/>
        </w:rPr>
        <w:t>Sociopragmatika</w:t>
      </w:r>
      <w:proofErr w:type="spellEnd"/>
      <w:r w:rsidRPr="00DF0022">
        <w:rPr>
          <w:rFonts w:ascii="Palatino Linotype" w:hAnsi="Palatino Linotype"/>
        </w:rPr>
        <w:t xml:space="preserve"> v online denníkoch. In: </w:t>
      </w:r>
      <w:r w:rsidRPr="00DF0022">
        <w:rPr>
          <w:rFonts w:ascii="Palatino Linotype" w:hAnsi="Palatino Linotype"/>
          <w:i/>
          <w:iCs/>
        </w:rPr>
        <w:t>Nová filologická revue</w:t>
      </w:r>
      <w:r w:rsidRPr="00DF0022">
        <w:rPr>
          <w:rFonts w:ascii="Palatino Linotype" w:hAnsi="Palatino Linotype"/>
        </w:rPr>
        <w:t xml:space="preserve"> [online]. 2013, roč. 5, č. 1, s. 83 – 86 [cit. 15.10.2016]. Dostupné na internete: http://www.ff.umb.sk/app/cmsFile.php?disposition=a&amp;ID=18322</w:t>
      </w:r>
    </w:p>
    <w:p w14:paraId="4E67104B" w14:textId="77777777" w:rsidR="00097CC0" w:rsidRPr="00DF0022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H., BETTS, R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</w:t>
      </w:r>
      <w:proofErr w:type="spellEnd"/>
      <w:r w:rsidRPr="00DF0022">
        <w:rPr>
          <w:rFonts w:ascii="Palatino Linotype" w:hAnsi="Palatino Linotype"/>
          <w:i/>
          <w:iCs/>
        </w:rPr>
        <w:t xml:space="preserve">. </w:t>
      </w:r>
      <w:proofErr w:type="spellStart"/>
      <w:r w:rsidRPr="00DF0022">
        <w:rPr>
          <w:rFonts w:ascii="Palatino Linotype" w:hAnsi="Palatino Linotype"/>
          <w:i/>
          <w:iCs/>
        </w:rPr>
        <w:t>Trans</w:t>
      </w:r>
      <w:proofErr w:type="spellEnd"/>
      <w:r w:rsidRPr="00DF0022">
        <w:rPr>
          <w:rFonts w:ascii="Palatino Linotype" w:hAnsi="Palatino Linotype"/>
          <w:i/>
          <w:iCs/>
        </w:rPr>
        <w:t>. R. Soc. A</w:t>
      </w:r>
      <w:r w:rsidRPr="00DF0022">
        <w:rPr>
          <w:rFonts w:ascii="Palatino Linotype" w:hAnsi="Palatino Linotype"/>
        </w:rPr>
        <w:t xml:space="preserve"> [online]. 2010, roč. 368, č. 1919, s. 2587 [cit. 05.07.2012]. DOI: 10.1098/rsta.2010.0064</w:t>
      </w:r>
    </w:p>
    <w:p w14:paraId="62E8DA58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1A0D5EA7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TÍŽIK, M. Počiatky inštitucionalizovanej sociológie náboženstva a prvý reprezentatívny výskum religiozity obyvateľov Slovenska. In: </w:t>
      </w:r>
      <w:r w:rsidRPr="00DF0022">
        <w:rPr>
          <w:rFonts w:ascii="Palatino Linotype" w:hAnsi="Palatino Linotype"/>
          <w:i/>
          <w:iCs/>
          <w:lang w:eastAsia="cs-CZ"/>
        </w:rPr>
        <w:t xml:space="preserve">Sociológia – Slovak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Sociological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Review</w:t>
      </w:r>
      <w:proofErr w:type="spellEnd"/>
      <w:r w:rsidRPr="00DF0022">
        <w:rPr>
          <w:rFonts w:ascii="Palatino Linotype" w:hAnsi="Palatino Linotype"/>
          <w:lang w:eastAsia="cs-CZ"/>
        </w:rPr>
        <w:t xml:space="preserve"> [online]. 2016, roč. 48, č. 5, s. 505 [cit. 15.11.2016]. Dostupné na internete: http://www.sav.sk/index.php?lang=sk&amp;doc=journal-list&amp;journal_no=36</w:t>
      </w:r>
    </w:p>
    <w:p w14:paraId="0DF4E9BD" w14:textId="77777777" w:rsidR="009509F3" w:rsidRPr="00DF0022" w:rsidRDefault="009509F3" w:rsidP="004B74E0">
      <w:pPr>
        <w:spacing w:after="0"/>
        <w:rPr>
          <w:rFonts w:ascii="Palatino Linotype" w:hAnsi="Palatino Linotype"/>
          <w:i/>
          <w:iCs/>
        </w:rPr>
      </w:pPr>
    </w:p>
    <w:p w14:paraId="07B7AC90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2C63CCEE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>PRIEZVISKO, Názov príspevku, citované strany.</w:t>
      </w:r>
    </w:p>
    <w:p w14:paraId="0BB99E48" w14:textId="77777777" w:rsidR="009509F3" w:rsidRPr="00DF0022" w:rsidRDefault="009509F3" w:rsidP="004B74E0">
      <w:pPr>
        <w:spacing w:after="0"/>
        <w:rPr>
          <w:rFonts w:ascii="Palatino Linotype" w:hAnsi="Palatino Linotype"/>
          <w:i/>
          <w:iCs/>
        </w:rPr>
      </w:pPr>
    </w:p>
    <w:p w14:paraId="6AF9DF22" w14:textId="77777777" w:rsidR="00097CC0" w:rsidRPr="00DF0022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0EF21749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RAŠOVÁ, </w:t>
      </w:r>
      <w:proofErr w:type="spellStart"/>
      <w:r w:rsidRPr="00DF0022">
        <w:rPr>
          <w:rFonts w:ascii="Palatino Linotype" w:hAnsi="Palatino Linotype"/>
        </w:rPr>
        <w:t>Sociopragmatika</w:t>
      </w:r>
      <w:proofErr w:type="spellEnd"/>
      <w:r w:rsidRPr="00DF0022">
        <w:rPr>
          <w:rFonts w:ascii="Palatino Linotype" w:hAnsi="Palatino Linotype"/>
        </w:rPr>
        <w:t xml:space="preserve"> v online denníkoch, s. 84.</w:t>
      </w:r>
    </w:p>
    <w:p w14:paraId="78740FC7" w14:textId="77777777" w:rsidR="009509F3" w:rsidRPr="00DF0022" w:rsidRDefault="009509F3" w:rsidP="004B74E0">
      <w:pPr>
        <w:spacing w:after="0"/>
        <w:rPr>
          <w:rFonts w:ascii="Palatino Linotype" w:hAnsi="Palatino Linotype"/>
        </w:rPr>
      </w:pPr>
    </w:p>
    <w:p w14:paraId="178E3158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BETTS,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>, s. 2588.</w:t>
      </w:r>
    </w:p>
    <w:p w14:paraId="4507ADBF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52A15BBE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>TÍŽIK, Počiatky inštitucionalizovanej sociológie náboženstva, s. 505.</w:t>
      </w:r>
    </w:p>
    <w:p w14:paraId="13495C52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00677688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edecko-kvalifikačné práce</w:t>
      </w:r>
    </w:p>
    <w:p w14:paraId="1C3AF07D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1C289DEA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. </w:t>
      </w:r>
      <w:r w:rsidRPr="00DF0022">
        <w:rPr>
          <w:rFonts w:ascii="Palatino Linotype" w:hAnsi="Palatino Linotype"/>
          <w:i/>
          <w:iCs/>
        </w:rPr>
        <w:t>Názov práce</w:t>
      </w:r>
      <w:r w:rsidRPr="00DF0022">
        <w:rPr>
          <w:rFonts w:ascii="Palatino Linotype" w:hAnsi="Palatino Linotype"/>
        </w:rPr>
        <w:t>. Druh práce. Miesto vydania: Názov univerzity, rok vydania, citované strany.</w:t>
      </w:r>
    </w:p>
    <w:p w14:paraId="5D3EEC34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14:paraId="51F86AB2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2220668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ŠPÁNIKOVÁ, M. </w:t>
      </w:r>
      <w:r w:rsidRPr="00DF0022">
        <w:rPr>
          <w:rFonts w:ascii="Palatino Linotype" w:hAnsi="Palatino Linotype"/>
          <w:i/>
          <w:iCs/>
        </w:rPr>
        <w:t xml:space="preserve">Sociálna </w:t>
      </w:r>
      <w:proofErr w:type="spellStart"/>
      <w:r w:rsidRPr="00DF0022">
        <w:rPr>
          <w:rFonts w:ascii="Palatino Linotype" w:hAnsi="Palatino Linotype"/>
          <w:i/>
          <w:iCs/>
        </w:rPr>
        <w:t>facilitácia</w:t>
      </w:r>
      <w:proofErr w:type="spellEnd"/>
      <w:r w:rsidRPr="00DF0022">
        <w:rPr>
          <w:rFonts w:ascii="Palatino Linotype" w:hAnsi="Palatino Linotype"/>
          <w:i/>
          <w:iCs/>
        </w:rPr>
        <w:t xml:space="preserve"> a postoje voči príslušníkom etnických minorít</w:t>
      </w:r>
      <w:r w:rsidRPr="00DF0022">
        <w:rPr>
          <w:rFonts w:ascii="Palatino Linotype" w:hAnsi="Palatino Linotype"/>
        </w:rPr>
        <w:t>. Dizertačná práca. Ružomberok: Katolícka univerzita, 2010, s. 88 – 90.</w:t>
      </w:r>
    </w:p>
    <w:p w14:paraId="2E5C9228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</w:p>
    <w:p w14:paraId="305FE23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69766871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>PRIEZVISKO, Názov práce, citované strany.</w:t>
      </w:r>
    </w:p>
    <w:p w14:paraId="7E9198AE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29B3F0D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ŠPÁNIKOVÁ, Sociálna </w:t>
      </w:r>
      <w:proofErr w:type="spellStart"/>
      <w:r w:rsidRPr="00DF0022">
        <w:rPr>
          <w:rFonts w:ascii="Palatino Linotype" w:hAnsi="Palatino Linotype"/>
        </w:rPr>
        <w:t>facilitácia</w:t>
      </w:r>
      <w:proofErr w:type="spellEnd"/>
      <w:r w:rsidRPr="00DF0022">
        <w:rPr>
          <w:rFonts w:ascii="Palatino Linotype" w:hAnsi="Palatino Linotype"/>
        </w:rPr>
        <w:t>, s. 57.</w:t>
      </w:r>
    </w:p>
    <w:p w14:paraId="08CEA8AC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</w:p>
    <w:p w14:paraId="7B2984E1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ýskumné správy</w:t>
      </w:r>
    </w:p>
    <w:p w14:paraId="02DBA700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3FA256D5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Style w:val="FontStyle41"/>
          <w:rFonts w:ascii="Palatino Linotype" w:hAnsi="Palatino Linotype"/>
        </w:rPr>
        <w:t xml:space="preserve">PRIEZVISKO, M. </w:t>
      </w:r>
      <w:r w:rsidRPr="00DF0022">
        <w:rPr>
          <w:rStyle w:val="FontStyle42"/>
          <w:rFonts w:ascii="Palatino Linotype" w:hAnsi="Palatino Linotype"/>
        </w:rPr>
        <w:t>Názov správy</w:t>
      </w:r>
      <w:r w:rsidRPr="00DF0022">
        <w:rPr>
          <w:rStyle w:val="FontStyle41"/>
          <w:rFonts w:ascii="Palatino Linotype" w:hAnsi="Palatino Linotype"/>
        </w:rPr>
        <w:t>. Druh a číslo správy. Miesto vydania: Názov inštitúcie, rok vydania</w:t>
      </w:r>
      <w:r w:rsidRPr="00DF0022">
        <w:rPr>
          <w:rFonts w:ascii="Palatino Linotype" w:hAnsi="Palatino Linotype"/>
        </w:rPr>
        <w:t>, citované strany.</w:t>
      </w:r>
    </w:p>
    <w:p w14:paraId="51EA0D2F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14:paraId="1B08B2D2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37C0E79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NEMČEKOVÁ, M., ŽIAKOVÁ, K., MIŠTUNA, D. </w:t>
      </w:r>
      <w:r w:rsidRPr="00DF0022">
        <w:rPr>
          <w:rFonts w:ascii="Palatino Linotype" w:hAnsi="Palatino Linotype"/>
          <w:i/>
          <w:iCs/>
        </w:rPr>
        <w:t>Práva pacientov. Medicínske, ošetrovateľské a filozoficko-etické súvislosti</w:t>
      </w:r>
      <w:r w:rsidRPr="00DF0022">
        <w:rPr>
          <w:rFonts w:ascii="Palatino Linotype" w:hAnsi="Palatino Linotype"/>
        </w:rPr>
        <w:t>. VEGA 1/0036/03. Martin: Osveta, 2004, s. 45 – 61.</w:t>
      </w:r>
    </w:p>
    <w:p w14:paraId="7E81B318" w14:textId="77777777" w:rsidR="004B74E0" w:rsidRPr="00DF0022" w:rsidRDefault="004B74E0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14:paraId="50C089BE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pakovanej citácie:</w:t>
      </w:r>
    </w:p>
    <w:p w14:paraId="057118C4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Style w:val="FontStyle41"/>
          <w:rFonts w:ascii="Palatino Linotype" w:hAnsi="Palatino Linotype"/>
        </w:rPr>
        <w:t xml:space="preserve">PRIEZVISKO, </w:t>
      </w:r>
      <w:r w:rsidRPr="00DF0022">
        <w:rPr>
          <w:rStyle w:val="FontStyle42"/>
          <w:rFonts w:ascii="Palatino Linotype" w:hAnsi="Palatino Linotype"/>
        </w:rPr>
        <w:t>Názov správy</w:t>
      </w:r>
      <w:r w:rsidRPr="00DF0022">
        <w:rPr>
          <w:rFonts w:ascii="Palatino Linotype" w:hAnsi="Palatino Linotype"/>
        </w:rPr>
        <w:t>, citované strany.</w:t>
      </w:r>
    </w:p>
    <w:p w14:paraId="5ECFC967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646E6914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NEMČEKOVÁ, ŽIAKOVÁ, MIŠTUNA, Práva pacientov, s. 200.</w:t>
      </w:r>
    </w:p>
    <w:p w14:paraId="7AC21D5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</w:p>
    <w:p w14:paraId="03ECCD8E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rchívne pramene a rukopisy</w:t>
      </w:r>
    </w:p>
    <w:p w14:paraId="2E967B8E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prvej citácie:</w:t>
      </w:r>
    </w:p>
    <w:p w14:paraId="5E0ECE8D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. </w:t>
      </w:r>
      <w:r w:rsidRPr="00DF0022">
        <w:rPr>
          <w:rFonts w:ascii="Palatino Linotype" w:hAnsi="Palatino Linotype"/>
          <w:i/>
          <w:iCs/>
        </w:rPr>
        <w:t xml:space="preserve">Názov. </w:t>
      </w:r>
      <w:r w:rsidRPr="00DF0022">
        <w:rPr>
          <w:rFonts w:ascii="Palatino Linotype" w:hAnsi="Palatino Linotype"/>
        </w:rPr>
        <w:t xml:space="preserve">Rok vzniku dokumentu. </w:t>
      </w:r>
      <w:r w:rsidRPr="00DF0022">
        <w:rPr>
          <w:rStyle w:val="FontStyle41"/>
          <w:rFonts w:ascii="Palatino Linotype" w:hAnsi="Palatino Linotype"/>
        </w:rPr>
        <w:t xml:space="preserve">Popis dokumentu. </w:t>
      </w:r>
      <w:r w:rsidRPr="00DF0022">
        <w:rPr>
          <w:rFonts w:ascii="Palatino Linotype" w:hAnsi="Palatino Linotype"/>
        </w:rPr>
        <w:t xml:space="preserve">Miesto archívu: </w:t>
      </w:r>
      <w:r w:rsidRPr="00DF0022">
        <w:rPr>
          <w:rStyle w:val="FontStyle41"/>
          <w:rFonts w:ascii="Palatino Linotype" w:hAnsi="Palatino Linotype"/>
        </w:rPr>
        <w:t xml:space="preserve">Názov archívu, názov archívneho fondu, inventárne číslo resp. signatúra, </w:t>
      </w:r>
      <w:r w:rsidRPr="00DF0022">
        <w:rPr>
          <w:rFonts w:ascii="Palatino Linotype" w:hAnsi="Palatino Linotype"/>
        </w:rPr>
        <w:t>citované strany.</w:t>
      </w:r>
    </w:p>
    <w:p w14:paraId="7916DA80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CC95430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</w:rPr>
        <w:t xml:space="preserve">NOVOMESKÝ, L. </w:t>
      </w:r>
      <w:r w:rsidRPr="00DF0022">
        <w:rPr>
          <w:rFonts w:ascii="Palatino Linotype" w:hAnsi="Palatino Linotype"/>
          <w:i/>
          <w:iCs/>
        </w:rPr>
        <w:t xml:space="preserve">List Laca Novomeského Jankovi </w:t>
      </w:r>
      <w:proofErr w:type="spellStart"/>
      <w:r w:rsidRPr="00DF0022">
        <w:rPr>
          <w:rFonts w:ascii="Palatino Linotype" w:hAnsi="Palatino Linotype"/>
          <w:i/>
          <w:iCs/>
        </w:rPr>
        <w:t>Silanovi</w:t>
      </w:r>
      <w:proofErr w:type="spellEnd"/>
      <w:r w:rsidRPr="00DF0022">
        <w:rPr>
          <w:rFonts w:ascii="Palatino Linotype" w:hAnsi="Palatino Linotype"/>
        </w:rPr>
        <w:t xml:space="preserve">. 1963. Rukopis. Martin: Literárny archív SNK, fond Janka </w:t>
      </w:r>
      <w:proofErr w:type="spellStart"/>
      <w:r w:rsidRPr="00DF0022">
        <w:rPr>
          <w:rFonts w:ascii="Palatino Linotype" w:hAnsi="Palatino Linotype"/>
        </w:rPr>
        <w:t>Silana</w:t>
      </w:r>
      <w:proofErr w:type="spellEnd"/>
      <w:r w:rsidRPr="00DF0022">
        <w:rPr>
          <w:rFonts w:ascii="Palatino Linotype" w:hAnsi="Palatino Linotype"/>
        </w:rPr>
        <w:t>, 210 H 15, s. 2 – 3.</w:t>
      </w:r>
    </w:p>
    <w:p w14:paraId="52AFA0A9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14:paraId="36B34A8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lastRenderedPageBreak/>
        <w:t>Schéma opakovanej citácie:</w:t>
      </w:r>
    </w:p>
    <w:p w14:paraId="173F4D21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>PRIEZVISKO, Názov</w:t>
      </w:r>
      <w:r w:rsidRPr="00DF0022">
        <w:rPr>
          <w:rStyle w:val="FontStyle41"/>
          <w:rFonts w:ascii="Palatino Linotype" w:hAnsi="Palatino Linotype"/>
        </w:rPr>
        <w:t xml:space="preserve">, </w:t>
      </w:r>
      <w:r w:rsidRPr="00DF0022">
        <w:rPr>
          <w:rFonts w:ascii="Palatino Linotype" w:hAnsi="Palatino Linotype"/>
        </w:rPr>
        <w:t>citované strany.</w:t>
      </w:r>
    </w:p>
    <w:p w14:paraId="727E98EB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DBD5678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</w:rPr>
        <w:t xml:space="preserve">NOVOMESKÝ, List Laca Novomeského Jankovi </w:t>
      </w:r>
      <w:proofErr w:type="spellStart"/>
      <w:r w:rsidRPr="00DF0022">
        <w:rPr>
          <w:rFonts w:ascii="Palatino Linotype" w:hAnsi="Palatino Linotype"/>
        </w:rPr>
        <w:t>Silanovi</w:t>
      </w:r>
      <w:proofErr w:type="spellEnd"/>
      <w:r w:rsidRPr="00DF0022">
        <w:rPr>
          <w:rFonts w:ascii="Palatino Linotype" w:hAnsi="Palatino Linotype"/>
        </w:rPr>
        <w:t>, s. 3.</w:t>
      </w:r>
    </w:p>
    <w:p w14:paraId="63AB3766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3A791CFF" w14:textId="77777777" w:rsidR="00097CC0" w:rsidRPr="00DF0022" w:rsidRDefault="00097CC0" w:rsidP="00A45437">
      <w:pPr>
        <w:pStyle w:val="Odsekzoznamu"/>
        <w:numPr>
          <w:ilvl w:val="0"/>
          <w:numId w:val="38"/>
        </w:numPr>
        <w:spacing w:after="0" w:line="240" w:lineRule="auto"/>
        <w:contextualSpacing/>
        <w:rPr>
          <w:rFonts w:ascii="Palatino Linotype" w:hAnsi="Palatino Linotype"/>
          <w:b/>
          <w:bCs/>
          <w:sz w:val="24"/>
          <w:szCs w:val="24"/>
        </w:rPr>
      </w:pPr>
      <w:r w:rsidRPr="00DF0022">
        <w:rPr>
          <w:rFonts w:ascii="Palatino Linotype" w:hAnsi="Palatino Linotype"/>
          <w:b/>
          <w:bCs/>
          <w:sz w:val="24"/>
          <w:szCs w:val="24"/>
        </w:rPr>
        <w:t>Tvorba bibliografických odkazov</w:t>
      </w:r>
    </w:p>
    <w:p w14:paraId="535A2D6A" w14:textId="77777777" w:rsidR="00097CC0" w:rsidRPr="00DF0022" w:rsidRDefault="00097CC0" w:rsidP="00097CC0">
      <w:pPr>
        <w:rPr>
          <w:rFonts w:ascii="Palatino Linotype" w:hAnsi="Palatino Linotype"/>
          <w:b/>
          <w:bCs/>
        </w:rPr>
      </w:pPr>
    </w:p>
    <w:p w14:paraId="458D1FFD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Kniha, monografia (tlačená alebo elektronická)</w:t>
      </w:r>
    </w:p>
    <w:p w14:paraId="5210F6A4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FD2C139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</w:rPr>
      </w:pPr>
      <w:r w:rsidRPr="00DF0022">
        <w:rPr>
          <w:rFonts w:ascii="Palatino Linotype" w:hAnsi="Palatino Linotype"/>
        </w:rPr>
        <w:t xml:space="preserve">PRIEZVISKO, Meno. </w:t>
      </w:r>
      <w:r w:rsidRPr="00DF0022">
        <w:rPr>
          <w:rFonts w:ascii="Palatino Linotype" w:hAnsi="Palatino Linotype"/>
          <w:i/>
          <w:iCs/>
        </w:rPr>
        <w:t xml:space="preserve">Názov. Podnázov </w:t>
      </w:r>
      <w:r w:rsidRPr="00DF0022">
        <w:rPr>
          <w:rFonts w:ascii="Palatino Linotype" w:hAnsi="Palatino Linotype"/>
        </w:rPr>
        <w:t>[druh nosiča]. Vydanie. Miesto vydania: Vydavateľstvo, rok vydania. Názov a číslo edície. ISBN.</w:t>
      </w:r>
    </w:p>
    <w:p w14:paraId="034BAB23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08F101E9" w14:textId="2828450E" w:rsidR="00097CC0" w:rsidRPr="00DF0022" w:rsidRDefault="00097CC0" w:rsidP="004B74E0">
      <w:pPr>
        <w:spacing w:after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ROVNÝ, Ivan, LESŇÁKOVÁ, Anna, SPÁLOVÁ, Miriam. </w:t>
      </w:r>
      <w:r w:rsidRPr="00DF0022">
        <w:rPr>
          <w:rFonts w:ascii="Palatino Linotype" w:hAnsi="Palatino Linotype"/>
          <w:i/>
          <w:iCs/>
          <w:lang w:eastAsia="cs-CZ"/>
        </w:rPr>
        <w:t>Základy hygieny</w:t>
      </w:r>
      <w:r w:rsidRPr="00DF0022">
        <w:rPr>
          <w:rFonts w:ascii="Palatino Linotype" w:hAnsi="Palatino Linotype"/>
          <w:lang w:eastAsia="cs-CZ"/>
        </w:rPr>
        <w:t xml:space="preserve">. Ružomberok: VERBUM – </w:t>
      </w:r>
      <w:r w:rsidR="00FA68A9" w:rsidRPr="00DF0022">
        <w:rPr>
          <w:rFonts w:ascii="Palatino Linotype" w:hAnsi="Palatino Linotype"/>
          <w:lang w:eastAsia="cs-CZ"/>
        </w:rPr>
        <w:t>vydavateľstvo</w:t>
      </w:r>
      <w:r w:rsidRPr="00DF0022">
        <w:rPr>
          <w:rFonts w:ascii="Palatino Linotype" w:hAnsi="Palatino Linotype"/>
          <w:lang w:eastAsia="cs-CZ"/>
        </w:rPr>
        <w:t xml:space="preserve"> KU, 2015. ISBN 978-80-561-0212-1.</w:t>
      </w:r>
    </w:p>
    <w:p w14:paraId="20E2F0DC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</w:p>
    <w:p w14:paraId="3D3EEEA5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Kniha, monografia (na internete)</w:t>
      </w:r>
    </w:p>
    <w:p w14:paraId="32560C84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2A2AFA92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</w:t>
      </w:r>
      <w:r w:rsidRPr="00DF0022">
        <w:rPr>
          <w:rFonts w:ascii="Palatino Linotype" w:hAnsi="Palatino Linotype"/>
          <w:i/>
          <w:iCs/>
        </w:rPr>
        <w:t xml:space="preserve">Názov. Podnázov </w:t>
      </w:r>
      <w:r w:rsidRPr="00DF0022">
        <w:rPr>
          <w:rFonts w:ascii="Palatino Linotype" w:hAnsi="Palatino Linotype"/>
        </w:rPr>
        <w:t>[online]. Vydanie. Miesto vydania: Vydavateľstvo, rok vydania. Dátum aktualizácie/revízie [Dátum citovania]. Názov a číslo edície. ISBN. DOI: číslo/Dostupné na internete: adresa URL</w:t>
      </w:r>
    </w:p>
    <w:p w14:paraId="4DDB8BFA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A95E6F5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  <w:iCs/>
        </w:rPr>
        <w:t>ANON.</w:t>
      </w:r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Outdoor</w:t>
      </w:r>
      <w:proofErr w:type="spellEnd"/>
      <w:r w:rsidRPr="00DF0022">
        <w:rPr>
          <w:rFonts w:ascii="Palatino Linotype" w:hAnsi="Palatino Linotype"/>
          <w:i/>
          <w:iCs/>
        </w:rPr>
        <w:t xml:space="preserve"> Air </w:t>
      </w:r>
      <w:proofErr w:type="spellStart"/>
      <w:r w:rsidRPr="00DF0022">
        <w:rPr>
          <w:rFonts w:ascii="Palatino Linotype" w:hAnsi="Palatino Linotype"/>
          <w:i/>
          <w:iCs/>
        </w:rPr>
        <w:t>Pollution</w:t>
      </w:r>
      <w:proofErr w:type="spellEnd"/>
      <w:r w:rsidRPr="00DF0022">
        <w:rPr>
          <w:rFonts w:ascii="Palatino Linotype" w:hAnsi="Palatino Linotype"/>
        </w:rPr>
        <w:t xml:space="preserve"> [online]. </w:t>
      </w:r>
      <w:proofErr w:type="spellStart"/>
      <w:r w:rsidRPr="00DF0022">
        <w:rPr>
          <w:rFonts w:ascii="Palatino Linotype" w:hAnsi="Palatino Linotype"/>
        </w:rPr>
        <w:t>Lyon</w:t>
      </w:r>
      <w:proofErr w:type="spellEnd"/>
      <w:r w:rsidRPr="00DF0022">
        <w:rPr>
          <w:rFonts w:ascii="Palatino Linotype" w:hAnsi="Palatino Linotype"/>
        </w:rPr>
        <w:t xml:space="preserve">: International </w:t>
      </w:r>
      <w:proofErr w:type="spellStart"/>
      <w:r w:rsidRPr="00DF0022">
        <w:rPr>
          <w:rFonts w:ascii="Palatino Linotype" w:hAnsi="Palatino Linotype"/>
        </w:rPr>
        <w:t>Agency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for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esearch</w:t>
      </w:r>
      <w:proofErr w:type="spellEnd"/>
      <w:r w:rsidRPr="00DF0022">
        <w:rPr>
          <w:rFonts w:ascii="Palatino Linotype" w:hAnsi="Palatino Linotype"/>
        </w:rPr>
        <w:t xml:space="preserve"> on </w:t>
      </w:r>
      <w:proofErr w:type="spellStart"/>
      <w:r w:rsidRPr="00DF0022">
        <w:rPr>
          <w:rFonts w:ascii="Palatino Linotype" w:hAnsi="Palatino Linotype"/>
        </w:rPr>
        <w:t>Cancer</w:t>
      </w:r>
      <w:proofErr w:type="spellEnd"/>
      <w:r w:rsidRPr="00DF0022">
        <w:rPr>
          <w:rFonts w:ascii="Palatino Linotype" w:hAnsi="Palatino Linotype"/>
        </w:rPr>
        <w:t xml:space="preserve">, 2015. 17.12.2015 [cit. 22.07.2016]. IARC </w:t>
      </w:r>
      <w:proofErr w:type="spellStart"/>
      <w:r w:rsidRPr="00DF0022">
        <w:rPr>
          <w:rFonts w:ascii="Palatino Linotype" w:hAnsi="Palatino Linotype"/>
        </w:rPr>
        <w:t>monographs</w:t>
      </w:r>
      <w:proofErr w:type="spellEnd"/>
      <w:r w:rsidRPr="00DF0022">
        <w:rPr>
          <w:rFonts w:ascii="Palatino Linotype" w:hAnsi="Palatino Linotype"/>
        </w:rPr>
        <w:t xml:space="preserve"> on </w:t>
      </w:r>
      <w:proofErr w:type="spellStart"/>
      <w:r w:rsidRPr="00DF0022">
        <w:rPr>
          <w:rFonts w:ascii="Palatino Linotype" w:hAnsi="Palatino Linotype"/>
        </w:rPr>
        <w:t>th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evaluation</w:t>
      </w:r>
      <w:proofErr w:type="spellEnd"/>
      <w:r w:rsidRPr="00DF0022">
        <w:rPr>
          <w:rFonts w:ascii="Palatino Linotype" w:hAnsi="Palatino Linotype"/>
        </w:rPr>
        <w:t xml:space="preserve"> of </w:t>
      </w:r>
      <w:proofErr w:type="spellStart"/>
      <w:r w:rsidRPr="00DF0022">
        <w:rPr>
          <w:rFonts w:ascii="Palatino Linotype" w:hAnsi="Palatino Linotype"/>
        </w:rPr>
        <w:t>carcinogenic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risks</w:t>
      </w:r>
      <w:proofErr w:type="spellEnd"/>
      <w:r w:rsidRPr="00DF0022">
        <w:rPr>
          <w:rFonts w:ascii="Palatino Linotype" w:hAnsi="Palatino Linotype"/>
        </w:rPr>
        <w:t xml:space="preserve"> to </w:t>
      </w:r>
      <w:proofErr w:type="spellStart"/>
      <w:r w:rsidRPr="00DF0022">
        <w:rPr>
          <w:rFonts w:ascii="Palatino Linotype" w:hAnsi="Palatino Linotype"/>
        </w:rPr>
        <w:t>humans</w:t>
      </w:r>
      <w:proofErr w:type="spellEnd"/>
      <w:r w:rsidRPr="00DF0022">
        <w:rPr>
          <w:rFonts w:ascii="Palatino Linotype" w:hAnsi="Palatino Linotype"/>
        </w:rPr>
        <w:t>, 109. ISBN 978-92-832-0175-5. Dostupné na internete: http://monographs.iarc.fr/ENG/Monographs/vol109/mono109.pdf</w:t>
      </w:r>
    </w:p>
    <w:p w14:paraId="63CA4FD8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</w:p>
    <w:p w14:paraId="636601A2" w14:textId="77777777" w:rsidR="00097CC0" w:rsidRPr="00DF0022" w:rsidRDefault="00097CC0" w:rsidP="00FA68A9">
      <w:p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zborníku, kapitola v monografii, heslo v slovníku, článok v encyklopédii (tlačené alebo elektronické)</w:t>
      </w:r>
    </w:p>
    <w:p w14:paraId="5B59A0D5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187BE452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Názov príspevku. In: PRIEZVISKO, Meno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druh nosiča]. Vydanie. Miesto vydania: Vydavateľstvo, rok vydania, číslovanie, rozpätie čísel strán. Názov a číslo edície. ISBN.</w:t>
      </w:r>
    </w:p>
    <w:p w14:paraId="63F2E891" w14:textId="77777777" w:rsidR="00097CC0" w:rsidRPr="00DF0022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8D0E727" w14:textId="77777777" w:rsidR="009509F3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MIRANDA, </w:t>
      </w:r>
      <w:proofErr w:type="spellStart"/>
      <w:r w:rsidRPr="00DF0022">
        <w:rPr>
          <w:rFonts w:ascii="Palatino Linotype" w:hAnsi="Palatino Linotype"/>
        </w:rPr>
        <w:t>Roberto</w:t>
      </w:r>
      <w:proofErr w:type="spellEnd"/>
      <w:r w:rsidRPr="00DF0022">
        <w:rPr>
          <w:rFonts w:ascii="Palatino Linotype" w:hAnsi="Palatino Linotype"/>
        </w:rPr>
        <w:t xml:space="preserve">. Inštitúcia a charizma: Pastoračná prax v moci Ducha Svätého. In: </w:t>
      </w:r>
    </w:p>
    <w:p w14:paraId="0140B344" w14:textId="77777777" w:rsidR="009509F3" w:rsidRPr="00DF0022" w:rsidRDefault="009509F3" w:rsidP="004B74E0">
      <w:pPr>
        <w:spacing w:after="0"/>
        <w:rPr>
          <w:rFonts w:ascii="Palatino Linotype" w:hAnsi="Palatino Linotype"/>
        </w:rPr>
      </w:pPr>
    </w:p>
    <w:p w14:paraId="2A29E0FE" w14:textId="77777777" w:rsidR="00097CC0" w:rsidRPr="00DF0022" w:rsidRDefault="00097CC0" w:rsidP="004B74E0">
      <w:pPr>
        <w:spacing w:after="0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ONDRÁŠEK, Ľubomír Martin, MOĎOROŠI, Ivan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proofErr w:type="spellStart"/>
      <w:r w:rsidRPr="00DF0022">
        <w:rPr>
          <w:rFonts w:ascii="Palatino Linotype" w:hAnsi="Palatino Linotype"/>
          <w:i/>
          <w:iCs/>
        </w:rPr>
        <w:t>Pentekostalizmus</w:t>
      </w:r>
      <w:proofErr w:type="spellEnd"/>
      <w:r w:rsidRPr="00DF0022">
        <w:rPr>
          <w:rFonts w:ascii="Palatino Linotype" w:hAnsi="Palatino Linotype"/>
          <w:i/>
          <w:iCs/>
        </w:rPr>
        <w:t xml:space="preserve"> v súčasnom náboženskom a spoločenskom kontexte</w:t>
      </w:r>
      <w:r w:rsidRPr="00DF0022">
        <w:rPr>
          <w:rFonts w:ascii="Palatino Linotype" w:hAnsi="Palatino Linotype"/>
        </w:rPr>
        <w:t>. Ružomberok: Katolícka univerzita, 2013, s. 83 – 94. ISBN 978-80-561-0001-1.</w:t>
      </w:r>
    </w:p>
    <w:p w14:paraId="23A926F9" w14:textId="77777777" w:rsidR="009509F3" w:rsidRPr="00DF0022" w:rsidRDefault="009509F3" w:rsidP="004B74E0">
      <w:pPr>
        <w:spacing w:after="0"/>
        <w:rPr>
          <w:rFonts w:ascii="Palatino Linotype" w:hAnsi="Palatino Linotype"/>
          <w:lang w:eastAsia="cs-CZ"/>
        </w:rPr>
      </w:pPr>
    </w:p>
    <w:p w14:paraId="2B48F45D" w14:textId="77777777" w:rsidR="00097CC0" w:rsidRPr="00DF0022" w:rsidRDefault="00097CC0" w:rsidP="004B74E0">
      <w:pPr>
        <w:spacing w:after="0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lastRenderedPageBreak/>
        <w:t xml:space="preserve">URBANOVÁ, Eva. Podoby </w:t>
      </w:r>
      <w:proofErr w:type="spellStart"/>
      <w:r w:rsidRPr="00DF0022">
        <w:rPr>
          <w:rFonts w:ascii="Palatino Linotype" w:hAnsi="Palatino Linotype"/>
          <w:lang w:eastAsia="cs-CZ"/>
        </w:rPr>
        <w:t>haiku</w:t>
      </w:r>
      <w:proofErr w:type="spellEnd"/>
      <w:r w:rsidRPr="00DF0022">
        <w:rPr>
          <w:rFonts w:ascii="Palatino Linotype" w:hAnsi="Palatino Linotype"/>
          <w:lang w:eastAsia="cs-CZ"/>
        </w:rPr>
        <w:t xml:space="preserve"> v slovenskej poézii. In: PRÍHODOVÁ, Edita, VILČEKOVÁ, Katarína. </w:t>
      </w:r>
      <w:proofErr w:type="spellStart"/>
      <w:r w:rsidRPr="00DF0022">
        <w:rPr>
          <w:rFonts w:ascii="Palatino Linotype" w:hAnsi="Palatino Linotype"/>
          <w:lang w:eastAsia="cs-CZ"/>
        </w:rPr>
        <w:t>eds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Túry do textúry III (alebo keď z motyky vystrelí...)</w:t>
      </w:r>
      <w:r w:rsidRPr="00DF0022">
        <w:rPr>
          <w:rFonts w:ascii="Palatino Linotype" w:hAnsi="Palatino Linotype"/>
          <w:lang w:eastAsia="cs-CZ"/>
        </w:rPr>
        <w:t xml:space="preserve"> [CD-ROM]. Ružomberok: VERBUM – vydavateľstvo KU, 2013, s. 44 – 52. ISBN 978-80-561-0007-3.</w:t>
      </w:r>
    </w:p>
    <w:p w14:paraId="28D36413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50B2E549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zborníku, kapitola v monografii, heslo v slovníku, článok v encyklopédii (na internete)</w:t>
      </w:r>
    </w:p>
    <w:p w14:paraId="7A130270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46516DD6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Názov príspevku. In: PRIEZVISKO, Meno. </w:t>
      </w:r>
      <w:proofErr w:type="spellStart"/>
      <w:r w:rsidRPr="00DF0022">
        <w:rPr>
          <w:rFonts w:ascii="Palatino Linotype" w:hAnsi="Palatino Linotype"/>
        </w:rPr>
        <w:t>ed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 xml:space="preserve">Názov dokumentu </w:t>
      </w:r>
      <w:r w:rsidRPr="00DF0022">
        <w:rPr>
          <w:rFonts w:ascii="Palatino Linotype" w:hAnsi="Palatino Linotype"/>
        </w:rPr>
        <w:t>[online]. Vydanie. Miesto vydania: Vydavateľstvo, rok vydania, číslovanie, rozpätie čísel strán. Dátum aktualizácie/revízie [Dátum citovania]. Názov a číslo edície. ISBN. DOI: číslo/Dostupné na internete: adresa URL</w:t>
      </w:r>
    </w:p>
    <w:p w14:paraId="3CEF7AFE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A4E2A5B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AUXOVÁ, Darina. Morálne a pragmatické cez optiku biblickej frazémy. In: DUDOVÁ, Katarína. </w:t>
      </w:r>
      <w:proofErr w:type="spellStart"/>
      <w:r w:rsidRPr="00DF0022">
        <w:rPr>
          <w:rFonts w:ascii="Palatino Linotype" w:hAnsi="Palatino Linotype"/>
          <w:lang w:eastAsia="cs-CZ"/>
        </w:rPr>
        <w:t>ed</w:t>
      </w:r>
      <w:proofErr w:type="spellEnd"/>
      <w:r w:rsidRPr="00DF0022">
        <w:rPr>
          <w:rFonts w:ascii="Palatino Linotype" w:hAnsi="Palatino Linotype"/>
          <w:lang w:eastAsia="cs-CZ"/>
        </w:rPr>
        <w:t xml:space="preserve">. </w:t>
      </w:r>
      <w:r w:rsidRPr="00DF0022">
        <w:rPr>
          <w:rFonts w:ascii="Palatino Linotype" w:hAnsi="Palatino Linotype"/>
          <w:i/>
          <w:iCs/>
          <w:lang w:eastAsia="cs-CZ"/>
        </w:rPr>
        <w:t>Varia XXII. Zborník plných príspevkov z XXII. kolokvia mladých jazykovedcov (Nitra 5. – 7. 12. 2012)</w:t>
      </w:r>
      <w:r w:rsidRPr="00DF0022">
        <w:rPr>
          <w:rFonts w:ascii="Palatino Linotype" w:hAnsi="Palatino Linotype"/>
          <w:lang w:eastAsia="cs-CZ"/>
        </w:rPr>
        <w:t xml:space="preserve"> [online]. Nitra: KSJL FF UKF, 2014, s. 8 – 13 [cit. 15.10.2015]. ISBN 978-80-558-0565-8. Dostupné na internete: http://www.juls.savba.sk/ediela/varia/22/Varia22.pdf</w:t>
      </w:r>
    </w:p>
    <w:p w14:paraId="33BBB4DC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</w:rPr>
      </w:pPr>
    </w:p>
    <w:p w14:paraId="4316208E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KOTLEBOVÁ, Sandra. Špecifiká vzdelávania dospelých. In: HRAPKOVÁ, Nadežda et al. </w:t>
      </w:r>
      <w:proofErr w:type="spellStart"/>
      <w:r w:rsidRPr="00DF0022">
        <w:rPr>
          <w:rFonts w:ascii="Palatino Linotype" w:hAnsi="Palatino Linotype"/>
        </w:rPr>
        <w:t>eds</w:t>
      </w:r>
      <w:proofErr w:type="spellEnd"/>
      <w:r w:rsidRPr="00DF0022">
        <w:rPr>
          <w:rFonts w:ascii="Palatino Linotype" w:hAnsi="Palatino Linotype"/>
        </w:rPr>
        <w:t xml:space="preserve">. </w:t>
      </w:r>
      <w:r w:rsidRPr="00DF0022">
        <w:rPr>
          <w:rFonts w:ascii="Palatino Linotype" w:hAnsi="Palatino Linotype"/>
          <w:i/>
          <w:iCs/>
        </w:rPr>
        <w:t>Edukácia v treťom veku. Zborník abstraktov a príspevkov odbornej konferencie s medzinárodnou účasťou organizovanej k 20. výročiu založenia Asociácie univerzít tretieho veku na Slovensku</w:t>
      </w:r>
      <w:r w:rsidRPr="00DF0022">
        <w:rPr>
          <w:rFonts w:ascii="Palatino Linotype" w:hAnsi="Palatino Linotype"/>
        </w:rPr>
        <w:t xml:space="preserve"> [online]. Bratislava: EDIS-vydavateľstvo Žilinskej univerzity, 2014 [cit. 04.02.2015]. ISBN 978-80-554-0933-7. Dostupné na internete: http://asutv.sk/dokumenty/zbornik-k-20-vyrociu-asutv/</w:t>
      </w:r>
    </w:p>
    <w:p w14:paraId="42EBD01C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6B9BAAEB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) Príspevok v časopise (tlačený alebo elektronický)</w:t>
      </w:r>
    </w:p>
    <w:p w14:paraId="4DF8F706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6329928B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 xml:space="preserve">[druh nosiča]. Vydanie. Rok vydania, číslovanie, rozpätie čísel strán. ISSN. </w:t>
      </w:r>
    </w:p>
    <w:p w14:paraId="4CE7D7E1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7551B677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</w:t>
      </w:r>
      <w:proofErr w:type="spellStart"/>
      <w:r w:rsidRPr="00DF0022">
        <w:rPr>
          <w:rFonts w:ascii="Palatino Linotype" w:hAnsi="Palatino Linotype"/>
        </w:rPr>
        <w:t>Hugh</w:t>
      </w:r>
      <w:proofErr w:type="spellEnd"/>
      <w:r w:rsidRPr="00DF0022">
        <w:rPr>
          <w:rFonts w:ascii="Palatino Linotype" w:hAnsi="Palatino Linotype"/>
        </w:rPr>
        <w:t xml:space="preserve">, BETTS, Richard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osophical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Transactions</w:t>
      </w:r>
      <w:proofErr w:type="spellEnd"/>
      <w:r w:rsidRPr="00DF0022">
        <w:rPr>
          <w:rFonts w:ascii="Palatino Linotype" w:hAnsi="Palatino Linotype"/>
          <w:i/>
          <w:iCs/>
        </w:rPr>
        <w:t xml:space="preserve"> of </w:t>
      </w:r>
      <w:proofErr w:type="spellStart"/>
      <w:r w:rsidRPr="00DF0022">
        <w:rPr>
          <w:rFonts w:ascii="Palatino Linotype" w:hAnsi="Palatino Linotype"/>
          <w:i/>
          <w:iCs/>
        </w:rPr>
        <w:t>the</w:t>
      </w:r>
      <w:proofErr w:type="spellEnd"/>
      <w:r w:rsidRPr="00DF0022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DF0022">
        <w:rPr>
          <w:rFonts w:ascii="Palatino Linotype" w:hAnsi="Palatino Linotype"/>
          <w:i/>
          <w:iCs/>
        </w:rPr>
        <w:t>Mathematical</w:t>
      </w:r>
      <w:proofErr w:type="spellEnd"/>
      <w:r w:rsidRPr="00DF0022">
        <w:rPr>
          <w:rFonts w:ascii="Palatino Linotype" w:hAnsi="Palatino Linotype"/>
          <w:i/>
          <w:iCs/>
        </w:rPr>
        <w:t xml:space="preserve">, </w:t>
      </w:r>
      <w:proofErr w:type="spellStart"/>
      <w:r w:rsidRPr="00DF0022">
        <w:rPr>
          <w:rFonts w:ascii="Palatino Linotype" w:hAnsi="Palatino Linotype"/>
          <w:i/>
          <w:iCs/>
        </w:rPr>
        <w:t>Physical</w:t>
      </w:r>
      <w:proofErr w:type="spellEnd"/>
      <w:r w:rsidRPr="00DF0022">
        <w:rPr>
          <w:rFonts w:ascii="Palatino Linotype" w:hAnsi="Palatino Linotype"/>
          <w:i/>
          <w:iCs/>
        </w:rPr>
        <w:t xml:space="preserve"> and </w:t>
      </w:r>
      <w:proofErr w:type="spellStart"/>
      <w:r w:rsidRPr="00DF0022">
        <w:rPr>
          <w:rFonts w:ascii="Palatino Linotype" w:hAnsi="Palatino Linotype"/>
          <w:i/>
          <w:iCs/>
        </w:rPr>
        <w:t>Engineering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Sciences</w:t>
      </w:r>
      <w:proofErr w:type="spellEnd"/>
      <w:r w:rsidRPr="00DF0022">
        <w:rPr>
          <w:rFonts w:ascii="Palatino Linotype" w:hAnsi="Palatino Linotype"/>
        </w:rPr>
        <w:t>. 2010, roč. 368, č. 1919, s. 2585 – 2588. ISSN 1364-503X.</w:t>
      </w:r>
    </w:p>
    <w:p w14:paraId="5AD1EA5D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lang w:eastAsia="cs-CZ"/>
        </w:rPr>
      </w:pPr>
    </w:p>
    <w:p w14:paraId="4218EACB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TÍŽIK, Miroslav. Počiatky inštitucionalizovanej sociológie náboženstva a prvý reprezentatívny výskum religiozity obyvateľov Slovenska. In: </w:t>
      </w:r>
      <w:r w:rsidRPr="00DF0022">
        <w:rPr>
          <w:rFonts w:ascii="Palatino Linotype" w:hAnsi="Palatino Linotype"/>
          <w:i/>
          <w:iCs/>
          <w:lang w:eastAsia="cs-CZ"/>
        </w:rPr>
        <w:t xml:space="preserve">Sociológia – Slovak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Sociological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Review</w:t>
      </w:r>
      <w:proofErr w:type="spellEnd"/>
      <w:r w:rsidRPr="00DF0022">
        <w:rPr>
          <w:rFonts w:ascii="Palatino Linotype" w:hAnsi="Palatino Linotype"/>
          <w:lang w:eastAsia="cs-CZ"/>
        </w:rPr>
        <w:t>. 2016, roč. 48, č. 5, s. 500 – 538. ISSN 0049-1225.</w:t>
      </w:r>
    </w:p>
    <w:p w14:paraId="50F454FF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486DA004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b) Príspevok v časopise (na internete)</w:t>
      </w:r>
    </w:p>
    <w:p w14:paraId="30A08A14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19DDE5D4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</w:rPr>
        <w:t xml:space="preserve">PRIEZVISKO, Meno. Názov príspevku. In: </w:t>
      </w:r>
      <w:r w:rsidRPr="00DF0022">
        <w:rPr>
          <w:rFonts w:ascii="Palatino Linotype" w:hAnsi="Palatino Linotype"/>
          <w:i/>
          <w:iCs/>
        </w:rPr>
        <w:t xml:space="preserve">Názov časopisu </w:t>
      </w:r>
      <w:r w:rsidRPr="00DF0022">
        <w:rPr>
          <w:rFonts w:ascii="Palatino Linotype" w:hAnsi="Palatino Linotype"/>
        </w:rPr>
        <w:t>[online]. Vydanie. Rok vydania, číslovanie, rozpätie čísel strán. Dátum aktualizácie/revízie [Dátum citovania]. ISSN. DOI: číslo/Dostupné na internete: adresa URL</w:t>
      </w:r>
    </w:p>
    <w:p w14:paraId="70C6B135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11892B21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lastRenderedPageBreak/>
        <w:t xml:space="preserve">RAŠOVÁ, Dominika. </w:t>
      </w:r>
      <w:proofErr w:type="spellStart"/>
      <w:r w:rsidRPr="00DF0022">
        <w:rPr>
          <w:rFonts w:ascii="Palatino Linotype" w:hAnsi="Palatino Linotype"/>
        </w:rPr>
        <w:t>Sociopragmatika</w:t>
      </w:r>
      <w:proofErr w:type="spellEnd"/>
      <w:r w:rsidRPr="00DF0022">
        <w:rPr>
          <w:rFonts w:ascii="Palatino Linotype" w:hAnsi="Palatino Linotype"/>
        </w:rPr>
        <w:t xml:space="preserve"> v online denníkoch. In: </w:t>
      </w:r>
      <w:r w:rsidRPr="00DF0022">
        <w:rPr>
          <w:rFonts w:ascii="Palatino Linotype" w:hAnsi="Palatino Linotype"/>
          <w:i/>
          <w:iCs/>
        </w:rPr>
        <w:t>Nová filologická revue</w:t>
      </w:r>
      <w:r w:rsidRPr="00DF0022">
        <w:rPr>
          <w:rFonts w:ascii="Palatino Linotype" w:hAnsi="Palatino Linotype"/>
        </w:rPr>
        <w:t xml:space="preserve"> [online]. 2013, roč. 5, č. 1, s. 83 – 95 [cit. 15.10.2016]. ISSN 1338-0583. Dostupné na internete: http://www.ff.umb.sk/app/cmsFile.php?disposition=a&amp;ID=18322</w:t>
      </w:r>
    </w:p>
    <w:p w14:paraId="5648419E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</w:rPr>
      </w:pPr>
    </w:p>
    <w:p w14:paraId="2D0A1FD1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TUFFEN, </w:t>
      </w:r>
      <w:proofErr w:type="spellStart"/>
      <w:r w:rsidRPr="00DF0022">
        <w:rPr>
          <w:rFonts w:ascii="Palatino Linotype" w:hAnsi="Palatino Linotype"/>
        </w:rPr>
        <w:t>Hugh</w:t>
      </w:r>
      <w:proofErr w:type="spellEnd"/>
      <w:r w:rsidRPr="00DF0022">
        <w:rPr>
          <w:rFonts w:ascii="Palatino Linotype" w:hAnsi="Palatino Linotype"/>
        </w:rPr>
        <w:t xml:space="preserve">, BETTS, Richard. </w:t>
      </w:r>
      <w:proofErr w:type="spellStart"/>
      <w:r w:rsidRPr="00DF0022">
        <w:rPr>
          <w:rFonts w:ascii="Palatino Linotype" w:hAnsi="Palatino Linotype"/>
        </w:rPr>
        <w:t>Volcanism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climate</w:t>
      </w:r>
      <w:proofErr w:type="spellEnd"/>
      <w:r w:rsidRPr="00DF0022">
        <w:rPr>
          <w:rFonts w:ascii="Palatino Linotype" w:hAnsi="Palatino Linotype"/>
        </w:rPr>
        <w:t xml:space="preserve">: </w:t>
      </w:r>
      <w:proofErr w:type="spellStart"/>
      <w:r w:rsidRPr="00DF0022">
        <w:rPr>
          <w:rFonts w:ascii="Palatino Linotype" w:hAnsi="Palatino Linotype"/>
        </w:rPr>
        <w:t>chicken</w:t>
      </w:r>
      <w:proofErr w:type="spellEnd"/>
      <w:r w:rsidRPr="00DF0022">
        <w:rPr>
          <w:rFonts w:ascii="Palatino Linotype" w:hAnsi="Palatino Linotype"/>
        </w:rPr>
        <w:t xml:space="preserve"> and </w:t>
      </w:r>
      <w:proofErr w:type="spellStart"/>
      <w:r w:rsidRPr="00DF0022">
        <w:rPr>
          <w:rFonts w:ascii="Palatino Linotype" w:hAnsi="Palatino Linotype"/>
        </w:rPr>
        <w:t>egg</w:t>
      </w:r>
      <w:proofErr w:type="spellEnd"/>
      <w:r w:rsidRPr="00DF0022">
        <w:rPr>
          <w:rFonts w:ascii="Palatino Linotype" w:hAnsi="Palatino Linotype"/>
        </w:rPr>
        <w:t xml:space="preserve"> (or </w:t>
      </w:r>
      <w:proofErr w:type="spellStart"/>
      <w:r w:rsidRPr="00DF0022">
        <w:rPr>
          <w:rFonts w:ascii="Palatino Linotype" w:hAnsi="Palatino Linotype"/>
        </w:rPr>
        <w:t>vice</w:t>
      </w:r>
      <w:proofErr w:type="spellEnd"/>
      <w:r w:rsidRPr="00DF0022">
        <w:rPr>
          <w:rFonts w:ascii="Palatino Linotype" w:hAnsi="Palatino Linotype"/>
        </w:rPr>
        <w:t xml:space="preserve"> </w:t>
      </w:r>
      <w:proofErr w:type="spellStart"/>
      <w:r w:rsidRPr="00DF0022">
        <w:rPr>
          <w:rFonts w:ascii="Palatino Linotype" w:hAnsi="Palatino Linotype"/>
        </w:rPr>
        <w:t>versa</w:t>
      </w:r>
      <w:proofErr w:type="spellEnd"/>
      <w:r w:rsidRPr="00DF0022">
        <w:rPr>
          <w:rFonts w:ascii="Palatino Linotype" w:hAnsi="Palatino Linotype"/>
        </w:rPr>
        <w:t xml:space="preserve">)? In: </w:t>
      </w:r>
      <w:proofErr w:type="spellStart"/>
      <w:r w:rsidRPr="00DF0022">
        <w:rPr>
          <w:rFonts w:ascii="Palatino Linotype" w:hAnsi="Palatino Linotype"/>
          <w:i/>
          <w:iCs/>
        </w:rPr>
        <w:t>Philosophical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Transactions</w:t>
      </w:r>
      <w:proofErr w:type="spellEnd"/>
      <w:r w:rsidRPr="00DF0022">
        <w:rPr>
          <w:rFonts w:ascii="Palatino Linotype" w:hAnsi="Palatino Linotype"/>
          <w:i/>
          <w:iCs/>
        </w:rPr>
        <w:t xml:space="preserve"> of </w:t>
      </w:r>
      <w:proofErr w:type="spellStart"/>
      <w:r w:rsidRPr="00DF0022">
        <w:rPr>
          <w:rFonts w:ascii="Palatino Linotype" w:hAnsi="Palatino Linotype"/>
          <w:i/>
          <w:iCs/>
        </w:rPr>
        <w:t>the</w:t>
      </w:r>
      <w:proofErr w:type="spellEnd"/>
      <w:r w:rsidRPr="00DF0022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DF0022">
        <w:rPr>
          <w:rFonts w:ascii="Palatino Linotype" w:hAnsi="Palatino Linotype"/>
          <w:i/>
          <w:iCs/>
        </w:rPr>
        <w:t>Mathematical</w:t>
      </w:r>
      <w:proofErr w:type="spellEnd"/>
      <w:r w:rsidRPr="00DF0022">
        <w:rPr>
          <w:rFonts w:ascii="Palatino Linotype" w:hAnsi="Palatino Linotype"/>
          <w:i/>
          <w:iCs/>
        </w:rPr>
        <w:t xml:space="preserve">, </w:t>
      </w:r>
      <w:proofErr w:type="spellStart"/>
      <w:r w:rsidRPr="00DF0022">
        <w:rPr>
          <w:rFonts w:ascii="Palatino Linotype" w:hAnsi="Palatino Linotype"/>
          <w:i/>
          <w:iCs/>
        </w:rPr>
        <w:t>Physical</w:t>
      </w:r>
      <w:proofErr w:type="spellEnd"/>
      <w:r w:rsidRPr="00DF0022">
        <w:rPr>
          <w:rFonts w:ascii="Palatino Linotype" w:hAnsi="Palatino Linotype"/>
          <w:i/>
          <w:iCs/>
        </w:rPr>
        <w:t xml:space="preserve"> and </w:t>
      </w:r>
      <w:proofErr w:type="spellStart"/>
      <w:r w:rsidRPr="00DF0022">
        <w:rPr>
          <w:rFonts w:ascii="Palatino Linotype" w:hAnsi="Palatino Linotype"/>
          <w:i/>
          <w:iCs/>
        </w:rPr>
        <w:t>Engineering</w:t>
      </w:r>
      <w:proofErr w:type="spellEnd"/>
      <w:r w:rsidRPr="00DF0022">
        <w:rPr>
          <w:rFonts w:ascii="Palatino Linotype" w:hAnsi="Palatino Linotype"/>
          <w:i/>
          <w:iCs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</w:rPr>
        <w:t>Sciences</w:t>
      </w:r>
      <w:proofErr w:type="spellEnd"/>
      <w:r w:rsidRPr="00DF0022">
        <w:rPr>
          <w:rFonts w:ascii="Palatino Linotype" w:hAnsi="Palatino Linotype"/>
        </w:rPr>
        <w:t xml:space="preserve"> [online]. 2010, roč. 368, č. 1919, s. 2585 – 2588. 19.04.2010 [cit. 05.07.2012]. ISSN 1471-2962. DOI: 10.1098/rsta.2010.0064</w:t>
      </w:r>
    </w:p>
    <w:p w14:paraId="78737176" w14:textId="77777777" w:rsidR="009509F3" w:rsidRPr="00DF0022" w:rsidRDefault="009509F3" w:rsidP="004B74E0">
      <w:pPr>
        <w:spacing w:after="0"/>
        <w:jc w:val="both"/>
        <w:rPr>
          <w:rFonts w:ascii="Palatino Linotype" w:hAnsi="Palatino Linotype"/>
          <w:lang w:eastAsia="cs-CZ"/>
        </w:rPr>
      </w:pPr>
    </w:p>
    <w:p w14:paraId="7FD4A237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  <w:lang w:eastAsia="cs-CZ"/>
        </w:rPr>
      </w:pPr>
      <w:r w:rsidRPr="00DF0022">
        <w:rPr>
          <w:rFonts w:ascii="Palatino Linotype" w:hAnsi="Palatino Linotype"/>
          <w:lang w:eastAsia="cs-CZ"/>
        </w:rPr>
        <w:t xml:space="preserve">TÍŽIK, Miroslav. Počiatky inštitucionalizovanej sociológie náboženstva a prvý reprezentatívny výskum religiozity obyvateľov Slovenska. In: </w:t>
      </w:r>
      <w:r w:rsidRPr="00DF0022">
        <w:rPr>
          <w:rFonts w:ascii="Palatino Linotype" w:hAnsi="Palatino Linotype"/>
          <w:i/>
          <w:iCs/>
          <w:lang w:eastAsia="cs-CZ"/>
        </w:rPr>
        <w:t xml:space="preserve">Sociológia – Slovak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Sociological</w:t>
      </w:r>
      <w:proofErr w:type="spellEnd"/>
      <w:r w:rsidRPr="00DF0022">
        <w:rPr>
          <w:rFonts w:ascii="Palatino Linotype" w:hAnsi="Palatino Linotype"/>
          <w:i/>
          <w:iCs/>
          <w:lang w:eastAsia="cs-CZ"/>
        </w:rPr>
        <w:t xml:space="preserve"> </w:t>
      </w:r>
      <w:proofErr w:type="spellStart"/>
      <w:r w:rsidRPr="00DF0022">
        <w:rPr>
          <w:rFonts w:ascii="Palatino Linotype" w:hAnsi="Palatino Linotype"/>
          <w:i/>
          <w:iCs/>
          <w:lang w:eastAsia="cs-CZ"/>
        </w:rPr>
        <w:t>Review</w:t>
      </w:r>
      <w:proofErr w:type="spellEnd"/>
      <w:r w:rsidRPr="00DF0022">
        <w:rPr>
          <w:rFonts w:ascii="Palatino Linotype" w:hAnsi="Palatino Linotype"/>
          <w:lang w:eastAsia="cs-CZ"/>
        </w:rPr>
        <w:t xml:space="preserve"> [online]. 2016, roč. 48, č. 5, s. 500 – 538 [cit. 15.11.2016]. ISSN 1336-8613. Dostupné na internete: http://www.sav.sk/index.php?lang=sk&amp;doc=journal-list&amp;journal_no=36</w:t>
      </w:r>
    </w:p>
    <w:p w14:paraId="1B601CFB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51448C8B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edecko-kvalifikačné práce</w:t>
      </w:r>
    </w:p>
    <w:p w14:paraId="4DD095A6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5609E363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</w:t>
      </w:r>
      <w:r w:rsidRPr="00DF0022">
        <w:rPr>
          <w:rFonts w:ascii="Palatino Linotype" w:hAnsi="Palatino Linotype"/>
          <w:i/>
          <w:iCs/>
        </w:rPr>
        <w:t>Názov práce</w:t>
      </w:r>
      <w:r w:rsidRPr="00DF0022">
        <w:rPr>
          <w:rFonts w:ascii="Palatino Linotype" w:hAnsi="Palatino Linotype"/>
        </w:rPr>
        <w:t>. Druh práce. Miesto vydania: Názov univerzity, rok vydania.</w:t>
      </w:r>
    </w:p>
    <w:p w14:paraId="54651DE3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46386DE6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ŠPÁNIKOVÁ, Martina. </w:t>
      </w:r>
      <w:r w:rsidRPr="00DF0022">
        <w:rPr>
          <w:rFonts w:ascii="Palatino Linotype" w:hAnsi="Palatino Linotype"/>
          <w:i/>
          <w:iCs/>
        </w:rPr>
        <w:t xml:space="preserve">Sociálna </w:t>
      </w:r>
      <w:proofErr w:type="spellStart"/>
      <w:r w:rsidRPr="00DF0022">
        <w:rPr>
          <w:rFonts w:ascii="Palatino Linotype" w:hAnsi="Palatino Linotype"/>
          <w:i/>
          <w:iCs/>
        </w:rPr>
        <w:t>facilitácia</w:t>
      </w:r>
      <w:proofErr w:type="spellEnd"/>
      <w:r w:rsidRPr="00DF0022">
        <w:rPr>
          <w:rFonts w:ascii="Palatino Linotype" w:hAnsi="Palatino Linotype"/>
          <w:i/>
          <w:iCs/>
        </w:rPr>
        <w:t xml:space="preserve"> a postoje voči príslušníkom etnických minorít</w:t>
      </w:r>
      <w:r w:rsidRPr="00DF0022">
        <w:rPr>
          <w:rFonts w:ascii="Palatino Linotype" w:hAnsi="Palatino Linotype"/>
        </w:rPr>
        <w:t>. Dizertačná práca. Ružomberok: Katolícka univerzita, 2010.</w:t>
      </w:r>
    </w:p>
    <w:p w14:paraId="7DDCE1A0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1DC8A57F" w14:textId="77777777" w:rsidR="00097CC0" w:rsidRPr="00DF0022" w:rsidRDefault="00097CC0" w:rsidP="00FA68A9">
      <w:p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Výskumné správy</w:t>
      </w:r>
    </w:p>
    <w:p w14:paraId="3581C20B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4DFDEFB8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Style w:val="FontStyle41"/>
          <w:rFonts w:ascii="Palatino Linotype" w:hAnsi="Palatino Linotype"/>
        </w:rPr>
        <w:t xml:space="preserve">PRIEZVISKO, Meno. </w:t>
      </w:r>
      <w:r w:rsidRPr="00DF0022">
        <w:rPr>
          <w:rStyle w:val="FontStyle42"/>
          <w:rFonts w:ascii="Palatino Linotype" w:hAnsi="Palatino Linotype"/>
        </w:rPr>
        <w:t>Názov správy</w:t>
      </w:r>
      <w:r w:rsidRPr="00DF0022">
        <w:rPr>
          <w:rStyle w:val="FontStyle41"/>
          <w:rFonts w:ascii="Palatino Linotype" w:hAnsi="Palatino Linotype"/>
        </w:rPr>
        <w:t>. Druh a číslo správy. Miesto vydania: Názov inštitúcie, rok vydania.</w:t>
      </w:r>
    </w:p>
    <w:p w14:paraId="21E249E0" w14:textId="77777777" w:rsidR="00097CC0" w:rsidRPr="00DF0022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0138DCA9" w14:textId="77777777" w:rsidR="00097CC0" w:rsidRPr="00DF0022" w:rsidRDefault="00097CC0" w:rsidP="004B74E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NEMČEKOVÁ, Mária, ŽIAKOVÁ, Katarína, MIŠTUNA, Dušan. </w:t>
      </w:r>
      <w:r w:rsidRPr="00DF0022">
        <w:rPr>
          <w:rFonts w:ascii="Palatino Linotype" w:hAnsi="Palatino Linotype"/>
          <w:i/>
          <w:iCs/>
        </w:rPr>
        <w:t>Práva pacientov. Medicínske, ošetrovateľské a filozoficko-etické súvislosti</w:t>
      </w:r>
      <w:r w:rsidRPr="00DF0022">
        <w:rPr>
          <w:rFonts w:ascii="Palatino Linotype" w:hAnsi="Palatino Linotype"/>
        </w:rPr>
        <w:t>. VEGA 1/0036/03. Martin: Osveta, 2004.</w:t>
      </w:r>
    </w:p>
    <w:p w14:paraId="7D760167" w14:textId="77777777" w:rsidR="00097CC0" w:rsidRPr="00DF0022" w:rsidRDefault="00097CC0" w:rsidP="004B74E0">
      <w:pPr>
        <w:spacing w:after="0"/>
        <w:rPr>
          <w:rFonts w:ascii="Palatino Linotype" w:hAnsi="Palatino Linotype"/>
          <w:b/>
          <w:bCs/>
        </w:rPr>
      </w:pPr>
    </w:p>
    <w:p w14:paraId="3320CD99" w14:textId="77777777" w:rsidR="00097CC0" w:rsidRPr="00DF0022" w:rsidRDefault="00097CC0" w:rsidP="00753540">
      <w:pPr>
        <w:pStyle w:val="Odsekzoznamu"/>
        <w:spacing w:after="0"/>
        <w:ind w:left="360" w:hanging="360"/>
        <w:jc w:val="both"/>
        <w:rPr>
          <w:rFonts w:ascii="Palatino Linotype" w:hAnsi="Palatino Linotype"/>
          <w:b/>
          <w:bCs/>
        </w:rPr>
      </w:pPr>
      <w:r w:rsidRPr="00DF0022">
        <w:rPr>
          <w:rFonts w:ascii="Palatino Linotype" w:hAnsi="Palatino Linotype"/>
          <w:b/>
          <w:bCs/>
        </w:rPr>
        <w:t>Archívne pramene</w:t>
      </w:r>
    </w:p>
    <w:p w14:paraId="0C7C2B4B" w14:textId="77777777" w:rsidR="00097CC0" w:rsidRPr="00DF0022" w:rsidRDefault="00097CC0" w:rsidP="0075354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Schéma odkazu:</w:t>
      </w:r>
    </w:p>
    <w:p w14:paraId="1295A561" w14:textId="77777777" w:rsidR="00097CC0" w:rsidRPr="00DF0022" w:rsidRDefault="00097CC0" w:rsidP="0075354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PRIEZVISKO, Meno. </w:t>
      </w:r>
      <w:r w:rsidRPr="00DF0022">
        <w:rPr>
          <w:rFonts w:ascii="Palatino Linotype" w:hAnsi="Palatino Linotype"/>
          <w:i/>
          <w:iCs/>
        </w:rPr>
        <w:t xml:space="preserve">Názov. </w:t>
      </w:r>
      <w:r w:rsidRPr="00DF0022">
        <w:rPr>
          <w:rFonts w:ascii="Palatino Linotype" w:hAnsi="Palatino Linotype"/>
        </w:rPr>
        <w:t xml:space="preserve">Rok vzniku dokumentu. </w:t>
      </w:r>
      <w:r w:rsidRPr="00DF0022">
        <w:rPr>
          <w:rStyle w:val="FontStyle41"/>
          <w:rFonts w:ascii="Palatino Linotype" w:hAnsi="Palatino Linotype"/>
        </w:rPr>
        <w:t xml:space="preserve">Popis dokumentu. </w:t>
      </w:r>
      <w:r w:rsidRPr="00DF0022">
        <w:rPr>
          <w:rFonts w:ascii="Palatino Linotype" w:hAnsi="Palatino Linotype"/>
        </w:rPr>
        <w:t xml:space="preserve">Miesto archívu: </w:t>
      </w:r>
      <w:r w:rsidRPr="00DF0022">
        <w:rPr>
          <w:rStyle w:val="FontStyle41"/>
          <w:rFonts w:ascii="Palatino Linotype" w:hAnsi="Palatino Linotype"/>
        </w:rPr>
        <w:t>Názov archívu, názov archívneho fondu, inventárne číslo resp. signatúra.</w:t>
      </w:r>
    </w:p>
    <w:p w14:paraId="11F63882" w14:textId="77777777" w:rsidR="00097CC0" w:rsidRPr="00DF0022" w:rsidRDefault="00097CC0" w:rsidP="0075354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DF0022">
        <w:rPr>
          <w:rFonts w:ascii="Palatino Linotype" w:hAnsi="Palatino Linotype"/>
          <w:i/>
          <w:iCs/>
        </w:rPr>
        <w:t>Príklady:</w:t>
      </w:r>
    </w:p>
    <w:p w14:paraId="2DE28488" w14:textId="5DD8ED03" w:rsidR="00097CC0" w:rsidRDefault="00097CC0" w:rsidP="00753540">
      <w:pPr>
        <w:spacing w:after="0"/>
        <w:jc w:val="both"/>
        <w:rPr>
          <w:rFonts w:ascii="Palatino Linotype" w:hAnsi="Palatino Linotype"/>
        </w:rPr>
      </w:pPr>
      <w:r w:rsidRPr="00DF0022">
        <w:rPr>
          <w:rFonts w:ascii="Palatino Linotype" w:hAnsi="Palatino Linotype"/>
        </w:rPr>
        <w:t xml:space="preserve">NOVOMESKÝ, Laco. </w:t>
      </w:r>
      <w:r w:rsidRPr="00DF0022">
        <w:rPr>
          <w:rFonts w:ascii="Palatino Linotype" w:hAnsi="Palatino Linotype"/>
          <w:i/>
          <w:iCs/>
        </w:rPr>
        <w:t xml:space="preserve">List Laca Novomeského Jankovi </w:t>
      </w:r>
      <w:proofErr w:type="spellStart"/>
      <w:r w:rsidRPr="00DF0022">
        <w:rPr>
          <w:rFonts w:ascii="Palatino Linotype" w:hAnsi="Palatino Linotype"/>
          <w:i/>
          <w:iCs/>
        </w:rPr>
        <w:t>Silanovi</w:t>
      </w:r>
      <w:proofErr w:type="spellEnd"/>
      <w:r w:rsidRPr="00DF0022">
        <w:rPr>
          <w:rFonts w:ascii="Palatino Linotype" w:hAnsi="Palatino Linotype"/>
        </w:rPr>
        <w:t xml:space="preserve">. 1963. Rukopis. Martin: Literárny archív SNK, fond Janka </w:t>
      </w:r>
      <w:proofErr w:type="spellStart"/>
      <w:r w:rsidRPr="00DF0022">
        <w:rPr>
          <w:rFonts w:ascii="Palatino Linotype" w:hAnsi="Palatino Linotype"/>
        </w:rPr>
        <w:t>Silana</w:t>
      </w:r>
      <w:proofErr w:type="spellEnd"/>
      <w:r w:rsidRPr="00DF0022">
        <w:rPr>
          <w:rFonts w:ascii="Palatino Linotype" w:hAnsi="Palatino Linotype"/>
        </w:rPr>
        <w:t>, 210 H 15.</w:t>
      </w:r>
    </w:p>
    <w:p w14:paraId="6609616E" w14:textId="10EBB4E5" w:rsidR="002B4797" w:rsidRDefault="002B4797" w:rsidP="00753540">
      <w:pPr>
        <w:spacing w:after="0"/>
        <w:jc w:val="both"/>
        <w:rPr>
          <w:rFonts w:ascii="Palatino Linotype" w:hAnsi="Palatino Linotype"/>
        </w:rPr>
      </w:pPr>
    </w:p>
    <w:p w14:paraId="3D87794D" w14:textId="11455D16" w:rsidR="002B4797" w:rsidRDefault="002B4797" w:rsidP="00753540">
      <w:pPr>
        <w:spacing w:after="0"/>
        <w:jc w:val="both"/>
        <w:rPr>
          <w:rFonts w:ascii="Palatino Linotype" w:hAnsi="Palatino Linotype"/>
        </w:rPr>
      </w:pPr>
    </w:p>
    <w:p w14:paraId="2D10CDDD" w14:textId="78B66BF3" w:rsidR="002B4797" w:rsidRDefault="002B4797" w:rsidP="00753540">
      <w:pPr>
        <w:spacing w:after="0"/>
        <w:jc w:val="both"/>
        <w:rPr>
          <w:rFonts w:ascii="Palatino Linotype" w:hAnsi="Palatino Linotype"/>
        </w:rPr>
      </w:pPr>
    </w:p>
    <w:p w14:paraId="09585339" w14:textId="77777777" w:rsidR="002B4797" w:rsidRPr="00DF0022" w:rsidRDefault="002B4797" w:rsidP="00753540">
      <w:pPr>
        <w:spacing w:after="0"/>
        <w:jc w:val="both"/>
        <w:rPr>
          <w:rFonts w:ascii="Palatino Linotype" w:hAnsi="Palatino Linotype"/>
          <w:b/>
          <w:bCs/>
        </w:rPr>
      </w:pPr>
    </w:p>
    <w:p w14:paraId="66031CD0" w14:textId="77777777" w:rsidR="00097CC0" w:rsidRPr="00DF0022" w:rsidRDefault="00097CC0" w:rsidP="00097CC0">
      <w:pPr>
        <w:rPr>
          <w:rFonts w:ascii="Palatino Linotype" w:hAnsi="Palatino Linotype"/>
          <w:b/>
          <w:bCs/>
        </w:rPr>
      </w:pPr>
    </w:p>
    <w:tbl>
      <w:tblPr>
        <w:tblW w:w="9185" w:type="dxa"/>
        <w:tblLayout w:type="fixed"/>
        <w:tblLook w:val="0000" w:firstRow="0" w:lastRow="0" w:firstColumn="0" w:lastColumn="0" w:noHBand="0" w:noVBand="0"/>
      </w:tblPr>
      <w:tblGrid>
        <w:gridCol w:w="2268"/>
        <w:gridCol w:w="6917"/>
      </w:tblGrid>
      <w:tr w:rsidR="00097CC0" w:rsidRPr="00DF0022" w14:paraId="0ABE4DF4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0753560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b/>
                <w:bCs/>
                <w:sz w:val="20"/>
                <w:szCs w:val="20"/>
              </w:rPr>
              <w:lastRenderedPageBreak/>
              <w:t>Prvok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B8D673C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b/>
                <w:bCs/>
                <w:sz w:val="20"/>
                <w:szCs w:val="20"/>
              </w:rPr>
              <w:t>Popis a použitie</w:t>
            </w:r>
          </w:p>
        </w:tc>
      </w:tr>
      <w:tr w:rsidR="00097CC0" w:rsidRPr="00DF0022" w14:paraId="32502F67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1C1455C" w14:textId="77777777" w:rsidR="00097CC0" w:rsidRPr="00DF0022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Anon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.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E8EAB59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ahrádza meno autora/editora, ak nie je k dispozícii</w:t>
            </w:r>
          </w:p>
        </w:tc>
      </w:tr>
      <w:tr w:rsidR="00097CC0" w:rsidRPr="00DF0022" w14:paraId="6A78517C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937537D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Citované strany 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A8AD0C7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napr. s. 123; s. 125 – 145; s. 123, 125 – 133 a pod.; údaj končí </w:t>
            </w: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bodkou; v bibliografickom odkaze sa neuvádzajú</w:t>
            </w:r>
          </w:p>
        </w:tc>
      </w:tr>
      <w:tr w:rsidR="00097CC0" w:rsidRPr="00DF0022" w14:paraId="2D7C420E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4DAF12B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Číslovanie 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E62C06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, ak je k dispozícii, napr. „roč. 4“ | „zv. 9“ | „č. 3“ a pod.</w:t>
            </w:r>
          </w:p>
        </w:tc>
      </w:tr>
      <w:tr w:rsidR="00097CC0" w:rsidRPr="00DF0022" w14:paraId="0C76DD7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2FED8B3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átum aktualizácie/revíz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5CBF4B0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 v režime online vo forme „DD.MM.RRRR“, ak je k dispozícii</w:t>
            </w:r>
          </w:p>
        </w:tc>
      </w:tr>
      <w:tr w:rsidR="00097CC0" w:rsidRPr="00DF0022" w14:paraId="0396C7AE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71B6D7B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átum citovani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243F190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 vo forme „[cit. DD.MM.RRRR]“ v režime online, kde je povinný a má prednosť pred dátumom aktualizácie/revízie</w:t>
            </w:r>
          </w:p>
        </w:tc>
      </w:tr>
      <w:tr w:rsidR="00097CC0" w:rsidRPr="00DF0022" w14:paraId="5B227C58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A7711B0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Druh nosič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4EE759A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 w:cs="Calibri"/>
                <w:sz w:val="20"/>
                <w:szCs w:val="20"/>
              </w:rPr>
              <w:t>„</w:t>
            </w: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CD“ alebo „DVD“ a pod., ak je v elektronickej forme; ak dokument pochádza z internetu, uvádza sa „online“, pričom sú povinné aj prvky  Dátum citovania a DOI/Dostupnosť na internete</w:t>
            </w:r>
          </w:p>
        </w:tc>
      </w:tr>
      <w:tr w:rsidR="00097CC0" w:rsidRPr="00DF0022" w14:paraId="1506223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5092F4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OI: číslo/Dostupné na internete: adresa URL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C67CBE6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 v režime online. DOI (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Digital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Object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Identifier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) ak je k dispozícii, má prednosť pred adresou URL, ktorá sa uvádza v celej dĺžke ako sa zobrazuje v riadku adresy prehliadača, bez podčiarknutia a čiernym typom písma; za DOI alebo URL sa nedáva bodka</w:t>
            </w:r>
          </w:p>
        </w:tc>
      </w:tr>
      <w:tr w:rsidR="00097CC0" w:rsidRPr="00DF0022" w14:paraId="4C4C05D5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75BE596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ruh a číslo správy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B836F2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apr. VEGA, KEGA a pod. s uvedením registračného čísla</w:t>
            </w:r>
          </w:p>
        </w:tc>
      </w:tr>
      <w:tr w:rsidR="00097CC0" w:rsidRPr="00DF0022" w14:paraId="148056DF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B888DFA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Druh prác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0BB823D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apr. diplomová práca, dizertačná práca a pod.</w:t>
            </w:r>
          </w:p>
        </w:tc>
      </w:tr>
      <w:tr w:rsidR="00097CC0" w:rsidRPr="00DF0022" w14:paraId="5F3F6723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A91746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Ed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. 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92AEFD3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skratka pre jedného zostavovateľa je „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ed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“ a pre viacerých „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eds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“</w:t>
            </w:r>
          </w:p>
        </w:tc>
      </w:tr>
      <w:tr w:rsidR="00097CC0" w:rsidRPr="00DF0022" w14:paraId="073DBFE3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E64A2BA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In: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5C37A76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skratka uvádzajúca zdrojový dokument</w:t>
            </w:r>
          </w:p>
        </w:tc>
      </w:tr>
      <w:tr w:rsidR="00097CC0" w:rsidRPr="00DF0022" w14:paraId="6FB6C08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66F711B9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Inventárne číslo resp. signatúr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F6FD122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identifikačné údaje lokalizujúce dokument v archíve</w:t>
            </w:r>
          </w:p>
        </w:tc>
      </w:tr>
      <w:tr w:rsidR="00097CC0" w:rsidRPr="00DF0022" w14:paraId="5F979C7F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105815E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ISBN/ISSN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B40CA2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, ak je k dispozícii; ISSN je zvyčajne iné pri tlačenom a iné pri internetovom vydaní rovnakého časopisu</w:t>
            </w:r>
          </w:p>
        </w:tc>
      </w:tr>
      <w:tr w:rsidR="00097CC0" w:rsidRPr="00DF0022" w14:paraId="0CF57C3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65B90AC" w14:textId="77777777" w:rsidR="00097CC0" w:rsidRPr="00DF0022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Miesto archív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1C9FCD7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miesto, v ktorom sa archív nachádza</w:t>
            </w:r>
          </w:p>
        </w:tc>
      </w:tr>
      <w:tr w:rsidR="00097CC0" w:rsidRPr="00DF0022" w14:paraId="34AF6615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0AB98C8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Miesto vydani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2111716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uvádza sa, ak je k dispozícii; ak je ich viac, uvádza sa iba prvé v poradí,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 vydavateľstvo</w:t>
            </w:r>
          </w:p>
        </w:tc>
      </w:tr>
      <w:tr w:rsidR="00097CC0" w:rsidRPr="00DF0022" w14:paraId="0C644F60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7EC0B3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ázov a číslo edíc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5774A25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uvádza sa, ak je k dispozícii</w:t>
            </w:r>
          </w:p>
        </w:tc>
      </w:tr>
      <w:tr w:rsidR="00097CC0" w:rsidRPr="00DF0022" w14:paraId="705CB5FA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7F45D8DB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ázov archívneho fond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59D5899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súbor, z ktorého dokument pochádza, napr. fond, zbierka a pod.</w:t>
            </w:r>
          </w:p>
        </w:tc>
      </w:tr>
      <w:tr w:rsidR="00097CC0" w:rsidRPr="00DF0022" w14:paraId="33FDDF29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FBE343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ázov archív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EE57673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apr. Archív Pamiatkového ústavu SR a pod.</w:t>
            </w:r>
          </w:p>
        </w:tc>
      </w:tr>
      <w:tr w:rsidR="00097CC0" w:rsidRPr="00DF0022" w14:paraId="4D8B0840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D670961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ázov diela, kapitoly, príspevku, hesla, práce, správy, dokumentu, časopis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4DF8DC7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v bibliografickom odkaze sa uvádza v plnej forme; </w:t>
            </w:r>
          </w:p>
          <w:p w14:paraId="6F4EE654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i prvej citácii sa uvádza v plnej forme; názov časopisu možno nahradiť skratkou, ak je k dispozícii</w:t>
            </w:r>
          </w:p>
          <w:p w14:paraId="40E718F4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i opakovanej citácii sa uvádza v skrátenej forme;</w:t>
            </w:r>
          </w:p>
          <w:p w14:paraId="7CB52CF7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edáva sa zaň bodka, ak nasleduje druh nosiča</w:t>
            </w:r>
          </w:p>
        </w:tc>
      </w:tr>
      <w:tr w:rsidR="00097CC0" w:rsidRPr="00DF0022" w14:paraId="62778D8E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69C8574A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Názov inštitúc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5C99C22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 vydavateľstvo</w:t>
            </w:r>
          </w:p>
        </w:tc>
      </w:tr>
      <w:tr w:rsidR="00097CC0" w:rsidRPr="00DF0022" w14:paraId="084F0D8C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F7E6C2F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Názov univerzity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0091A9E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 vydavateľstvo</w:t>
            </w:r>
          </w:p>
        </w:tc>
      </w:tr>
      <w:tr w:rsidR="00097CC0" w:rsidRPr="00DF0022" w14:paraId="797FA8BD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BC767C9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odnázov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BE55F24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mal by sa uviesť, ak podstatne dopĺňa informáciu o prameni; nedáva sa zaň bodka, ak nasleduje druh nosiča</w:t>
            </w:r>
          </w:p>
        </w:tc>
      </w:tr>
      <w:tr w:rsidR="00097CC0" w:rsidRPr="00DF0022" w14:paraId="09B918CE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3179517F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opis dokument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6385247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používa sa u nepublikovaných dokumentov, napr. rukopis, mapa a pod.</w:t>
            </w:r>
          </w:p>
        </w:tc>
      </w:tr>
      <w:tr w:rsidR="00097CC0" w:rsidRPr="00DF0022" w14:paraId="7A9F8687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1CF9545B" w14:textId="77777777" w:rsidR="00097CC0" w:rsidRPr="00DF0022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PRIEZVISKO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425DF68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Formát mena autora alebo editora opakovanej citácie.</w:t>
            </w:r>
          </w:p>
          <w:p w14:paraId="5BF86309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vok obsahuje iba priezvisko autora/editora. Priezviská dvoch alebo troch autorov/editorov sa oddeľujú čiarkou, na konci je čiarka, napr.</w:t>
            </w:r>
          </w:p>
          <w:p w14:paraId="62FC2A55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lastRenderedPageBreak/>
              <w:t>PRIEZVISKO1, PRIEZVISKO2, PRIEZVISKO3,</w:t>
            </w:r>
          </w:p>
          <w:p w14:paraId="7EF0E57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 štyroch a viacerých autoroch/editoroch sa uvádza iba meno prvého, ktorého uvádza publikácia a mená ostatných nahrádza skratka „a kol.“ alebo „et al.“, napr.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>PRIEZVISKO1 a kol. alebo</w:t>
            </w:r>
            <w:r w:rsidRPr="00DF0022">
              <w:rPr>
                <w:rFonts w:ascii="Palatino Linotype" w:hAnsi="Palatino Linotype"/>
                <w:i/>
                <w:iCs/>
                <w:sz w:val="20"/>
                <w:szCs w:val="20"/>
              </w:rPr>
              <w:t xml:space="preserve">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>PRIEZVISKO1 et al.</w:t>
            </w:r>
          </w:p>
        </w:tc>
      </w:tr>
      <w:tr w:rsidR="00097CC0" w:rsidRPr="00DF0022" w14:paraId="138B9E47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4F8DEC1" w14:textId="77777777" w:rsidR="00097CC0" w:rsidRPr="00DF0022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lastRenderedPageBreak/>
              <w:t>PRIEZVISKO, M.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A8679BD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Formát mena autora alebo editora prvej citácie.</w:t>
            </w:r>
          </w:p>
          <w:p w14:paraId="43F92984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vok začína priezviskom, po ňom nasleduje iniciála mena s bodkou, oddeľujú sa vždy čiarkou. Takisto aj mená dvoch alebo troch autorov/editorov sa začínajú priezviskom a každé meno sa oddeľuje čiarkou, na konci je bodka, napr.</w:t>
            </w:r>
          </w:p>
          <w:p w14:paraId="48BA8F55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PRIEZVISKO1, M1., PRIEZVISKO2, M2., PRIEZVISKO3, M3. </w:t>
            </w:r>
          </w:p>
          <w:p w14:paraId="38199CAD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 štyroch a viacerých autoroch/editoroch sa uvádza iba meno prvého, ktorého uvádza publikácia a mená ostatných nahrádza skratka „a kol.“ alebo „et al.“, napr. </w:t>
            </w:r>
          </w:p>
          <w:p w14:paraId="499C68CC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PRIEZVISKO1, M1. a kol. alebo</w:t>
            </w:r>
            <w:r w:rsidRPr="00DF0022">
              <w:rPr>
                <w:rFonts w:ascii="Palatino Linotype" w:hAnsi="Palatino Linotype"/>
                <w:i/>
                <w:iCs/>
                <w:sz w:val="20"/>
                <w:szCs w:val="20"/>
              </w:rPr>
              <w:t xml:space="preserve">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PRIEZVISKO1, M1. et al. </w:t>
            </w:r>
          </w:p>
          <w:p w14:paraId="106D2CAF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I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>niciály mena sa neoddeľujú medzerou, napr. J.R. alebo</w:t>
            </w:r>
            <w:r w:rsidRPr="00DF0022">
              <w:rPr>
                <w:rFonts w:ascii="Palatino Linotype" w:hAnsi="Palatino Linotype"/>
                <w:i/>
                <w:iCs/>
                <w:sz w:val="20"/>
                <w:szCs w:val="20"/>
              </w:rPr>
              <w:t xml:space="preserve">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J.-N. </w:t>
            </w:r>
          </w:p>
          <w:p w14:paraId="4757EF7E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Podľa STN ISO 690: 2012, Informácie a dokumentácia, s. 10: „Pri spracúvaní sekundárnych prvkov by sa mala dodržať</w:t>
            </w:r>
            <w:r w:rsidRPr="00DF0022">
              <w:rPr>
                <w:rFonts w:ascii="Palatino Linotype" w:hAnsi="Palatino Linotype" w:cs="TimesNewRoman"/>
                <w:sz w:val="20"/>
                <w:szCs w:val="20"/>
              </w:rPr>
              <w:t xml:space="preserve"> 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>prax národa, do ktorého pod</w:t>
            </w:r>
            <w:r w:rsidRPr="00DF0022">
              <w:rPr>
                <w:rFonts w:ascii="Palatino Linotype" w:hAnsi="Palatino Linotype" w:cs="TimesNewRoman"/>
                <w:sz w:val="20"/>
                <w:szCs w:val="20"/>
              </w:rPr>
              <w:t>ľ</w:t>
            </w: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a možností čo najviac patrí príslušný tvorca: FALLA, Manuel de (Španiel); LA FONTAINE, Jean de (Francúz); DE LA MARE,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Walter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 (Angličan); KLEIST,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Heinrich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 von (Nemec)“.</w:t>
            </w: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 </w:t>
            </w:r>
          </w:p>
        </w:tc>
      </w:tr>
      <w:tr w:rsidR="00097CC0" w:rsidRPr="00DF0022" w14:paraId="2E6E0657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6E43B3AD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PRIEZVISKO, Meno.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650E24B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Formát mena autora alebo editora v bibliografickom odkaze.</w:t>
            </w:r>
          </w:p>
          <w:p w14:paraId="58062732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vok začína priezviskom, po ňom nasleduje celé meno, oddeľujú sa vždy čiarkou. Takisto aj mená dvoch alebo troch autorov/editorov začínajú priezviskom a každé meno sa oddeľuje čiarkou, na konci je bodka, napr. PRIEZVISKO1, Meno1, PRIEZVISKO2, Meno2, PRIEZVISKO3, Meno3. </w:t>
            </w:r>
          </w:p>
          <w:p w14:paraId="7F1A7BBB" w14:textId="77777777" w:rsidR="00097CC0" w:rsidRPr="00DF0022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 štyroch a viacerých autoroch/editoroch sa uvádza iba meno prvého, ktorého uvádza publikácia a mená ostatných nahrádza skratka „a kol.“ alebo „et al.“, napr. </w:t>
            </w:r>
          </w:p>
          <w:p w14:paraId="3609BB95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EZVISKO1, Meno1 a kol. alebo PRIEZVISKO1, Meno1 et al. </w:t>
            </w:r>
          </w:p>
        </w:tc>
      </w:tr>
      <w:tr w:rsidR="00097CC0" w:rsidRPr="00DF0022" w14:paraId="6156EF35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4DF60ED2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Rok vydania/vzniku dokument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3A3789C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uvádza sa vo forme RRRR; ak nie je k dispozícii, nahrádza sa skratkou „[</w:t>
            </w: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s.d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.]“ (</w:t>
            </w: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sine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 </w:t>
            </w: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die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)</w:t>
            </w:r>
          </w:p>
        </w:tc>
      </w:tr>
      <w:tr w:rsidR="00097CC0" w:rsidRPr="00DF0022" w14:paraId="0307819B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F23ABE1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Rozpätie čísel strán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685B897" w14:textId="77777777" w:rsidR="00097CC0" w:rsidRPr="00DF0022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>rozsah strán príspevku, kapitoly, hesla, napr. s. 12 – 25; údaj končí bodkou</w:t>
            </w:r>
          </w:p>
        </w:tc>
      </w:tr>
      <w:tr w:rsidR="00097CC0" w:rsidRPr="00DF0022" w14:paraId="1D8588E8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5203B774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Vydan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3A1B40F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je povinné len počnúc druhým vydaním, napr. 2. vyd., 3. </w:t>
            </w:r>
            <w:proofErr w:type="spellStart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opr</w:t>
            </w:r>
            <w:proofErr w:type="spellEnd"/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. vyd.</w:t>
            </w:r>
          </w:p>
        </w:tc>
      </w:tr>
      <w:tr w:rsidR="00097CC0" w:rsidRPr="00DF0022" w14:paraId="4B69E141" w14:textId="77777777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26E1DDA9" w14:textId="77777777" w:rsidR="00097CC0" w:rsidRPr="00DF0022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Style w:val="FontStyle41"/>
                <w:rFonts w:ascii="Palatino Linotype" w:hAnsi="Palatino Linotype"/>
                <w:sz w:val="20"/>
                <w:szCs w:val="20"/>
              </w:rPr>
              <w:t>Vydavateľstvo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2016AC5" w14:textId="77777777" w:rsidR="00097CC0" w:rsidRPr="00DF0022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DF0022">
              <w:rPr>
                <w:rFonts w:ascii="Palatino Linotype" w:hAnsi="Palatino Linotype"/>
                <w:sz w:val="20"/>
                <w:szCs w:val="20"/>
              </w:rPr>
              <w:t xml:space="preserve">uvádza sa, ak je k dispozícii; ak je ich viac, uvádza sa iba prvé v poradí, </w:t>
            </w:r>
            <w:proofErr w:type="spellStart"/>
            <w:r w:rsidRPr="00DF0022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DF0022">
              <w:rPr>
                <w:rFonts w:ascii="Palatino Linotype" w:hAnsi="Palatino Linotype"/>
                <w:sz w:val="20"/>
                <w:szCs w:val="20"/>
              </w:rPr>
              <w:t>. miesto vydania</w:t>
            </w:r>
          </w:p>
        </w:tc>
      </w:tr>
    </w:tbl>
    <w:p w14:paraId="37F364B6" w14:textId="3526BCE1" w:rsidR="00830F1D" w:rsidRPr="00DF0022" w:rsidRDefault="00830F1D" w:rsidP="00753540">
      <w:pPr>
        <w:autoSpaceDN w:val="0"/>
        <w:adjustRightInd w:val="0"/>
        <w:spacing w:after="0"/>
        <w:rPr>
          <w:rFonts w:ascii="Palatino Linotype" w:hAnsi="Palatino Linotype"/>
          <w:b/>
          <w:bCs/>
        </w:rPr>
      </w:pPr>
    </w:p>
    <w:sectPr w:rsidR="00830F1D" w:rsidRPr="00DF0022" w:rsidSect="00876E52">
      <w:headerReference w:type="first" r:id="rId8"/>
      <w:type w:val="continuous"/>
      <w:pgSz w:w="11906" w:h="16838"/>
      <w:pgMar w:top="1663" w:right="1417" w:bottom="993" w:left="1417" w:header="708" w:footer="40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B0A9876" w14:textId="77777777" w:rsidR="001429E8" w:rsidRDefault="001429E8" w:rsidP="007B5D0E">
      <w:pPr>
        <w:spacing w:after="0" w:line="240" w:lineRule="auto"/>
      </w:pPr>
      <w:r>
        <w:separator/>
      </w:r>
    </w:p>
  </w:endnote>
  <w:endnote w:type="continuationSeparator" w:id="0">
    <w:p w14:paraId="599B8525" w14:textId="77777777" w:rsidR="001429E8" w:rsidRDefault="001429E8" w:rsidP="007B5D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Palatino Linotype">
    <w:altName w:val="Palatino"/>
    <w:panose1 w:val="02040502050505030304"/>
    <w:charset w:val="EE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avi">
    <w:panose1 w:val="02000500000000000000"/>
    <w:charset w:val="01"/>
    <w:family w:val="roman"/>
    <w:notTrueType/>
    <w:pitch w:val="variable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TimesNewRoman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106A5AD" w14:textId="77777777" w:rsidR="001429E8" w:rsidRDefault="001429E8" w:rsidP="007B5D0E">
      <w:pPr>
        <w:spacing w:after="0" w:line="240" w:lineRule="auto"/>
      </w:pPr>
      <w:r>
        <w:separator/>
      </w:r>
    </w:p>
  </w:footnote>
  <w:footnote w:type="continuationSeparator" w:id="0">
    <w:p w14:paraId="7C3C1A93" w14:textId="77777777" w:rsidR="001429E8" w:rsidRDefault="001429E8" w:rsidP="007B5D0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1A3FC20" w14:textId="2A5CB473" w:rsidR="00CE5537" w:rsidRPr="002B4797" w:rsidRDefault="00CE5537" w:rsidP="002B4797">
    <w:pPr>
      <w:pStyle w:val="Hlavik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4"/>
    <w:multiLevelType w:val="singleLevel"/>
    <w:tmpl w:val="00000004"/>
    <w:name w:val="WW8Num7"/>
    <w:lvl w:ilvl="0">
      <w:start w:val="1"/>
      <w:numFmt w:val="upperLetter"/>
      <w:lvlText w:val="%1."/>
      <w:lvlJc w:val="left"/>
      <w:pPr>
        <w:tabs>
          <w:tab w:val="num" w:pos="0"/>
        </w:tabs>
        <w:ind w:left="720" w:hanging="360"/>
      </w:pPr>
      <w:rPr>
        <w:rFonts w:ascii="Times New Roman" w:hAnsi="Times New Roman" w:cs="Times New Roman" w:hint="default"/>
        <w:b/>
        <w:sz w:val="22"/>
        <w:szCs w:val="22"/>
      </w:rPr>
    </w:lvl>
  </w:abstractNum>
  <w:abstractNum w:abstractNumId="1" w15:restartNumberingAfterBreak="0">
    <w:nsid w:val="00000025"/>
    <w:multiLevelType w:val="singleLevel"/>
    <w:tmpl w:val="83F6DF00"/>
    <w:lvl w:ilvl="0">
      <w:start w:val="1"/>
      <w:numFmt w:val="decimal"/>
      <w:lvlText w:val="(%1)"/>
      <w:lvlJc w:val="left"/>
      <w:pPr>
        <w:tabs>
          <w:tab w:val="num" w:pos="341"/>
        </w:tabs>
        <w:ind w:left="0" w:firstLine="0"/>
      </w:pPr>
      <w:rPr>
        <w:rFonts w:ascii="Palatino Linotype" w:hAnsi="Palatino Linotype" w:cs="Calibri" w:hint="default"/>
      </w:rPr>
    </w:lvl>
  </w:abstractNum>
  <w:abstractNum w:abstractNumId="2" w15:restartNumberingAfterBreak="0">
    <w:nsid w:val="03D70E05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3" w15:restartNumberingAfterBreak="0">
    <w:nsid w:val="04CD5A4A"/>
    <w:multiLevelType w:val="singleLevel"/>
    <w:tmpl w:val="1526C7A4"/>
    <w:lvl w:ilvl="0">
      <w:start w:val="1"/>
      <w:numFmt w:val="lowerLetter"/>
      <w:lvlText w:val="%1)"/>
      <w:legacy w:legacy="1" w:legacySpace="0" w:legacyIndent="720"/>
      <w:lvlJc w:val="left"/>
      <w:rPr>
        <w:rFonts w:ascii="Times New Roman" w:hAnsi="Times New Roman" w:cs="Times New Roman" w:hint="default"/>
      </w:rPr>
    </w:lvl>
  </w:abstractNum>
  <w:abstractNum w:abstractNumId="4" w15:restartNumberingAfterBreak="0">
    <w:nsid w:val="051D490B"/>
    <w:multiLevelType w:val="hybridMultilevel"/>
    <w:tmpl w:val="F1000E74"/>
    <w:lvl w:ilvl="0" w:tplc="A0E6213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D435AB"/>
    <w:multiLevelType w:val="hybridMultilevel"/>
    <w:tmpl w:val="21C2571C"/>
    <w:lvl w:ilvl="0" w:tplc="04090013">
      <w:start w:val="1"/>
      <w:numFmt w:val="upperRoman"/>
      <w:lvlText w:val="%1."/>
      <w:lvlJc w:val="righ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" w15:restartNumberingAfterBreak="0">
    <w:nsid w:val="063555ED"/>
    <w:multiLevelType w:val="hybridMultilevel"/>
    <w:tmpl w:val="9CD6565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07E047B7"/>
    <w:multiLevelType w:val="hybridMultilevel"/>
    <w:tmpl w:val="BAE44B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E8D5D6B"/>
    <w:multiLevelType w:val="singleLevel"/>
    <w:tmpl w:val="362EE0C8"/>
    <w:lvl w:ilvl="0">
      <w:start w:val="10"/>
      <w:numFmt w:val="decimal"/>
      <w:lvlText w:val="(%1)"/>
      <w:legacy w:legacy="1" w:legacySpace="0" w:legacyIndent="422"/>
      <w:lvlJc w:val="left"/>
      <w:rPr>
        <w:rFonts w:ascii="Calibri" w:hAnsi="Calibri" w:hint="default"/>
      </w:rPr>
    </w:lvl>
  </w:abstractNum>
  <w:abstractNum w:abstractNumId="9" w15:restartNumberingAfterBreak="0">
    <w:nsid w:val="0EFD2902"/>
    <w:multiLevelType w:val="hybridMultilevel"/>
    <w:tmpl w:val="ABB85D08"/>
    <w:lvl w:ilvl="0" w:tplc="C88C3228">
      <w:start w:val="1"/>
      <w:numFmt w:val="decimal"/>
      <w:lvlText w:val="(%1)"/>
      <w:lvlJc w:val="left"/>
      <w:pPr>
        <w:ind w:left="720" w:hanging="360"/>
      </w:pPr>
      <w:rPr>
        <w:rFonts w:ascii="Palatino Linotype" w:hAnsi="Palatino Linotype" w:hint="default"/>
        <w:b w:val="0"/>
      </w:rPr>
    </w:lvl>
    <w:lvl w:ilvl="1" w:tplc="5D200644">
      <w:start w:val="1"/>
      <w:numFmt w:val="decimal"/>
      <w:lvlText w:val="(%2)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30C6D03"/>
    <w:multiLevelType w:val="hybridMultilevel"/>
    <w:tmpl w:val="B54C9BC6"/>
    <w:lvl w:ilvl="0" w:tplc="1526C7A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B0019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AC95371"/>
    <w:multiLevelType w:val="hybridMultilevel"/>
    <w:tmpl w:val="CF1A90C0"/>
    <w:lvl w:ilvl="0" w:tplc="F75C1B36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D3A7256"/>
    <w:multiLevelType w:val="singleLevel"/>
    <w:tmpl w:val="9CD89EDC"/>
    <w:lvl w:ilvl="0">
      <w:start w:val="6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13" w15:restartNumberingAfterBreak="0">
    <w:nsid w:val="22DD3DD9"/>
    <w:multiLevelType w:val="singleLevel"/>
    <w:tmpl w:val="E774E736"/>
    <w:lvl w:ilvl="0">
      <w:start w:val="9"/>
      <w:numFmt w:val="decimal"/>
      <w:lvlText w:val="(%1)"/>
      <w:legacy w:legacy="1" w:legacySpace="0" w:legacyIndent="413"/>
      <w:lvlJc w:val="left"/>
      <w:rPr>
        <w:rFonts w:ascii="Calibri" w:hAnsi="Calibri" w:hint="default"/>
      </w:rPr>
    </w:lvl>
  </w:abstractNum>
  <w:abstractNum w:abstractNumId="14" w15:restartNumberingAfterBreak="0">
    <w:nsid w:val="23757799"/>
    <w:multiLevelType w:val="singleLevel"/>
    <w:tmpl w:val="E58252EA"/>
    <w:lvl w:ilvl="0">
      <w:start w:val="1"/>
      <w:numFmt w:val="lowerLetter"/>
      <w:lvlText w:val="%1)"/>
      <w:legacy w:legacy="1" w:legacySpace="0" w:legacyIndent="466"/>
      <w:lvlJc w:val="left"/>
      <w:rPr>
        <w:rFonts w:ascii="Calibri" w:hAnsi="Calibri" w:hint="default"/>
      </w:rPr>
    </w:lvl>
  </w:abstractNum>
  <w:abstractNum w:abstractNumId="15" w15:restartNumberingAfterBreak="0">
    <w:nsid w:val="250F7327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16" w15:restartNumberingAfterBreak="0">
    <w:nsid w:val="263B521B"/>
    <w:multiLevelType w:val="singleLevel"/>
    <w:tmpl w:val="4FB2D30E"/>
    <w:lvl w:ilvl="0">
      <w:start w:val="4"/>
      <w:numFmt w:val="decimal"/>
      <w:lvlText w:val="(%1)"/>
      <w:legacy w:legacy="1" w:legacySpace="0" w:legacyIndent="269"/>
      <w:lvlJc w:val="left"/>
      <w:rPr>
        <w:rFonts w:ascii="Calibri" w:hAnsi="Calibri" w:hint="default"/>
      </w:rPr>
    </w:lvl>
  </w:abstractNum>
  <w:abstractNum w:abstractNumId="17" w15:restartNumberingAfterBreak="0">
    <w:nsid w:val="264146E3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18" w15:restartNumberingAfterBreak="0">
    <w:nsid w:val="292B213D"/>
    <w:multiLevelType w:val="hybridMultilevel"/>
    <w:tmpl w:val="BFF80136"/>
    <w:lvl w:ilvl="0" w:tplc="49C692B2">
      <w:start w:val="9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9857D19"/>
    <w:multiLevelType w:val="hybridMultilevel"/>
    <w:tmpl w:val="F20A2C82"/>
    <w:lvl w:ilvl="0" w:tplc="9B20BFBE">
      <w:start w:val="9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AC50F17"/>
    <w:multiLevelType w:val="hybridMultilevel"/>
    <w:tmpl w:val="1002615A"/>
    <w:lvl w:ilvl="0" w:tplc="1526C7A4">
      <w:start w:val="1"/>
      <w:numFmt w:val="lowerLetter"/>
      <w:lvlText w:val="%1)"/>
      <w:lvlJc w:val="left"/>
      <w:pPr>
        <w:ind w:left="1382" w:hanging="360"/>
      </w:pPr>
      <w:rPr>
        <w:rFonts w:ascii="Times New Roman" w:hAnsi="Times New Roman" w:cs="Times New Roman" w:hint="default"/>
      </w:rPr>
    </w:lvl>
    <w:lvl w:ilvl="1" w:tplc="041B0019" w:tentative="1">
      <w:start w:val="1"/>
      <w:numFmt w:val="lowerLetter"/>
      <w:lvlText w:val="%2."/>
      <w:lvlJc w:val="left"/>
      <w:pPr>
        <w:ind w:left="2102" w:hanging="360"/>
      </w:pPr>
    </w:lvl>
    <w:lvl w:ilvl="2" w:tplc="041B001B" w:tentative="1">
      <w:start w:val="1"/>
      <w:numFmt w:val="lowerRoman"/>
      <w:lvlText w:val="%3."/>
      <w:lvlJc w:val="right"/>
      <w:pPr>
        <w:ind w:left="2822" w:hanging="180"/>
      </w:pPr>
    </w:lvl>
    <w:lvl w:ilvl="3" w:tplc="041B000F" w:tentative="1">
      <w:start w:val="1"/>
      <w:numFmt w:val="decimal"/>
      <w:lvlText w:val="%4."/>
      <w:lvlJc w:val="left"/>
      <w:pPr>
        <w:ind w:left="3542" w:hanging="360"/>
      </w:pPr>
    </w:lvl>
    <w:lvl w:ilvl="4" w:tplc="041B0019" w:tentative="1">
      <w:start w:val="1"/>
      <w:numFmt w:val="lowerLetter"/>
      <w:lvlText w:val="%5."/>
      <w:lvlJc w:val="left"/>
      <w:pPr>
        <w:ind w:left="4262" w:hanging="360"/>
      </w:pPr>
    </w:lvl>
    <w:lvl w:ilvl="5" w:tplc="041B001B" w:tentative="1">
      <w:start w:val="1"/>
      <w:numFmt w:val="lowerRoman"/>
      <w:lvlText w:val="%6."/>
      <w:lvlJc w:val="right"/>
      <w:pPr>
        <w:ind w:left="4982" w:hanging="180"/>
      </w:pPr>
    </w:lvl>
    <w:lvl w:ilvl="6" w:tplc="041B000F" w:tentative="1">
      <w:start w:val="1"/>
      <w:numFmt w:val="decimal"/>
      <w:lvlText w:val="%7."/>
      <w:lvlJc w:val="left"/>
      <w:pPr>
        <w:ind w:left="5702" w:hanging="360"/>
      </w:pPr>
    </w:lvl>
    <w:lvl w:ilvl="7" w:tplc="041B0019" w:tentative="1">
      <w:start w:val="1"/>
      <w:numFmt w:val="lowerLetter"/>
      <w:lvlText w:val="%8."/>
      <w:lvlJc w:val="left"/>
      <w:pPr>
        <w:ind w:left="6422" w:hanging="360"/>
      </w:pPr>
    </w:lvl>
    <w:lvl w:ilvl="8" w:tplc="041B001B" w:tentative="1">
      <w:start w:val="1"/>
      <w:numFmt w:val="lowerRoman"/>
      <w:lvlText w:val="%9."/>
      <w:lvlJc w:val="right"/>
      <w:pPr>
        <w:ind w:left="7142" w:hanging="180"/>
      </w:pPr>
    </w:lvl>
  </w:abstractNum>
  <w:abstractNum w:abstractNumId="21" w15:restartNumberingAfterBreak="0">
    <w:nsid w:val="2B970D5C"/>
    <w:multiLevelType w:val="hybridMultilevel"/>
    <w:tmpl w:val="4538C28C"/>
    <w:lvl w:ilvl="0" w:tplc="1526C7A4">
      <w:start w:val="1"/>
      <w:numFmt w:val="lowerLetter"/>
      <w:lvlText w:val="%1)"/>
      <w:lvlJc w:val="left"/>
      <w:pPr>
        <w:ind w:left="1287" w:hanging="360"/>
      </w:pPr>
      <w:rPr>
        <w:rFonts w:ascii="Times New Roman" w:hAnsi="Times New Roman" w:cs="Times New Roman" w:hint="default"/>
      </w:rPr>
    </w:lvl>
    <w:lvl w:ilvl="1" w:tplc="041B0019" w:tentative="1">
      <w:start w:val="1"/>
      <w:numFmt w:val="lowerLetter"/>
      <w:lvlText w:val="%2."/>
      <w:lvlJc w:val="left"/>
      <w:pPr>
        <w:ind w:left="2007" w:hanging="360"/>
      </w:pPr>
    </w:lvl>
    <w:lvl w:ilvl="2" w:tplc="041B001B" w:tentative="1">
      <w:start w:val="1"/>
      <w:numFmt w:val="lowerRoman"/>
      <w:lvlText w:val="%3."/>
      <w:lvlJc w:val="right"/>
      <w:pPr>
        <w:ind w:left="2727" w:hanging="180"/>
      </w:pPr>
    </w:lvl>
    <w:lvl w:ilvl="3" w:tplc="041B000F" w:tentative="1">
      <w:start w:val="1"/>
      <w:numFmt w:val="decimal"/>
      <w:lvlText w:val="%4."/>
      <w:lvlJc w:val="left"/>
      <w:pPr>
        <w:ind w:left="3447" w:hanging="360"/>
      </w:pPr>
    </w:lvl>
    <w:lvl w:ilvl="4" w:tplc="041B0019" w:tentative="1">
      <w:start w:val="1"/>
      <w:numFmt w:val="lowerLetter"/>
      <w:lvlText w:val="%5."/>
      <w:lvlJc w:val="left"/>
      <w:pPr>
        <w:ind w:left="4167" w:hanging="360"/>
      </w:pPr>
    </w:lvl>
    <w:lvl w:ilvl="5" w:tplc="041B001B" w:tentative="1">
      <w:start w:val="1"/>
      <w:numFmt w:val="lowerRoman"/>
      <w:lvlText w:val="%6."/>
      <w:lvlJc w:val="right"/>
      <w:pPr>
        <w:ind w:left="4887" w:hanging="180"/>
      </w:pPr>
    </w:lvl>
    <w:lvl w:ilvl="6" w:tplc="041B000F" w:tentative="1">
      <w:start w:val="1"/>
      <w:numFmt w:val="decimal"/>
      <w:lvlText w:val="%7."/>
      <w:lvlJc w:val="left"/>
      <w:pPr>
        <w:ind w:left="5607" w:hanging="360"/>
      </w:pPr>
    </w:lvl>
    <w:lvl w:ilvl="7" w:tplc="041B0019" w:tentative="1">
      <w:start w:val="1"/>
      <w:numFmt w:val="lowerLetter"/>
      <w:lvlText w:val="%8."/>
      <w:lvlJc w:val="left"/>
      <w:pPr>
        <w:ind w:left="6327" w:hanging="360"/>
      </w:pPr>
    </w:lvl>
    <w:lvl w:ilvl="8" w:tplc="041B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2" w15:restartNumberingAfterBreak="0">
    <w:nsid w:val="2BD65E52"/>
    <w:multiLevelType w:val="hybridMultilevel"/>
    <w:tmpl w:val="9CD656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E63571E"/>
    <w:multiLevelType w:val="hybridMultilevel"/>
    <w:tmpl w:val="CF1A90C0"/>
    <w:lvl w:ilvl="0" w:tplc="F75C1B36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3156C1F"/>
    <w:multiLevelType w:val="singleLevel"/>
    <w:tmpl w:val="7CCC3A2E"/>
    <w:lvl w:ilvl="0">
      <w:start w:val="3"/>
      <w:numFmt w:val="decimal"/>
      <w:lvlText w:val="(%1)"/>
      <w:legacy w:legacy="1" w:legacySpace="0" w:legacyIndent="365"/>
      <w:lvlJc w:val="left"/>
      <w:rPr>
        <w:rFonts w:ascii="Calibri" w:hAnsi="Calibri" w:hint="default"/>
      </w:rPr>
    </w:lvl>
  </w:abstractNum>
  <w:abstractNum w:abstractNumId="25" w15:restartNumberingAfterBreak="0">
    <w:nsid w:val="33C124F0"/>
    <w:multiLevelType w:val="singleLevel"/>
    <w:tmpl w:val="A1D26FB0"/>
    <w:lvl w:ilvl="0">
      <w:start w:val="3"/>
      <w:numFmt w:val="decimal"/>
      <w:lvlText w:val="(%1)"/>
      <w:legacy w:legacy="1" w:legacySpace="0" w:legacyIndent="346"/>
      <w:lvlJc w:val="left"/>
      <w:rPr>
        <w:rFonts w:ascii="Calibri" w:hAnsi="Calibri" w:hint="default"/>
      </w:rPr>
    </w:lvl>
  </w:abstractNum>
  <w:abstractNum w:abstractNumId="26" w15:restartNumberingAfterBreak="0">
    <w:nsid w:val="39AC36B1"/>
    <w:multiLevelType w:val="hybridMultilevel"/>
    <w:tmpl w:val="BE7C112A"/>
    <w:lvl w:ilvl="0" w:tplc="041B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9B17D22"/>
    <w:multiLevelType w:val="hybridMultilevel"/>
    <w:tmpl w:val="B54C9BC6"/>
    <w:lvl w:ilvl="0" w:tplc="1526C7A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B0019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EE76929"/>
    <w:multiLevelType w:val="singleLevel"/>
    <w:tmpl w:val="127A1BF4"/>
    <w:lvl w:ilvl="0">
      <w:start w:val="6"/>
      <w:numFmt w:val="decimal"/>
      <w:lvlText w:val="(%1)"/>
      <w:legacy w:legacy="1" w:legacySpace="0" w:legacyIndent="365"/>
      <w:lvlJc w:val="left"/>
      <w:rPr>
        <w:rFonts w:ascii="Calibri" w:hAnsi="Calibri" w:hint="default"/>
      </w:rPr>
    </w:lvl>
  </w:abstractNum>
  <w:abstractNum w:abstractNumId="29" w15:restartNumberingAfterBreak="0">
    <w:nsid w:val="3F2A7120"/>
    <w:multiLevelType w:val="singleLevel"/>
    <w:tmpl w:val="E58252EA"/>
    <w:lvl w:ilvl="0">
      <w:start w:val="1"/>
      <w:numFmt w:val="lowerLetter"/>
      <w:lvlText w:val="%1)"/>
      <w:legacy w:legacy="1" w:legacySpace="0" w:legacyIndent="466"/>
      <w:lvlJc w:val="left"/>
      <w:rPr>
        <w:rFonts w:ascii="Calibri" w:hAnsi="Calibri" w:hint="default"/>
      </w:rPr>
    </w:lvl>
  </w:abstractNum>
  <w:abstractNum w:abstractNumId="30" w15:restartNumberingAfterBreak="0">
    <w:nsid w:val="3FBE260D"/>
    <w:multiLevelType w:val="singleLevel"/>
    <w:tmpl w:val="D8D63650"/>
    <w:lvl w:ilvl="0">
      <w:start w:val="14"/>
      <w:numFmt w:val="decimal"/>
      <w:lvlText w:val="(%1)"/>
      <w:legacy w:legacy="1" w:legacySpace="0" w:legacyIndent="413"/>
      <w:lvlJc w:val="left"/>
      <w:rPr>
        <w:rFonts w:ascii="Calibri" w:hAnsi="Calibri" w:hint="default"/>
      </w:rPr>
    </w:lvl>
  </w:abstractNum>
  <w:abstractNum w:abstractNumId="31" w15:restartNumberingAfterBreak="0">
    <w:nsid w:val="40442B2D"/>
    <w:multiLevelType w:val="singleLevel"/>
    <w:tmpl w:val="571E78A4"/>
    <w:lvl w:ilvl="0">
      <w:start w:val="2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32" w15:restartNumberingAfterBreak="0">
    <w:nsid w:val="40F95D36"/>
    <w:multiLevelType w:val="multilevel"/>
    <w:tmpl w:val="003650F4"/>
    <w:lvl w:ilvl="0">
      <w:start w:val="1"/>
      <w:numFmt w:val="decimal"/>
      <w:pStyle w:val="lnok"/>
      <w:lvlText w:val="Čl. %1"/>
      <w:lvlJc w:val="left"/>
      <w:pPr>
        <w:tabs>
          <w:tab w:val="num" w:pos="5257"/>
        </w:tabs>
        <w:ind w:left="4424" w:firstLine="113"/>
      </w:pPr>
      <w:rPr>
        <w:rFonts w:ascii="Arial" w:hAnsi="Arial" w:cs="Arial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/>
        <w:spacing w:val="0"/>
        <w:kern w:val="0"/>
        <w:position w:val="0"/>
        <w:u w:val="none"/>
        <w:vertAlign w:val="baseline"/>
      </w:rPr>
    </w:lvl>
    <w:lvl w:ilvl="1">
      <w:start w:val="1"/>
      <w:numFmt w:val="decimal"/>
      <w:pStyle w:val="odsek"/>
      <w:lvlText w:val="(%2)"/>
      <w:lvlJc w:val="left"/>
      <w:pPr>
        <w:tabs>
          <w:tab w:val="num" w:pos="360"/>
        </w:tabs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color w:val="auto"/>
        <w:spacing w:val="0"/>
        <w:w w:val="100"/>
        <w:kern w:val="0"/>
        <w:position w:val="0"/>
        <w:sz w:val="24"/>
        <w:szCs w:val="24"/>
        <w:u w:val="none"/>
        <w:effect w:val="none"/>
      </w:rPr>
    </w:lvl>
    <w:lvl w:ilvl="2">
      <w:start w:val="1"/>
      <w:numFmt w:val="lowerLetter"/>
      <w:lvlText w:val="%3)"/>
      <w:lvlJc w:val="left"/>
      <w:pPr>
        <w:tabs>
          <w:tab w:val="num" w:pos="723"/>
        </w:tabs>
        <w:ind w:left="720" w:hanging="357"/>
      </w:pPr>
      <w:rPr>
        <w:rFonts w:ascii="Times New Roman" w:eastAsia="Times New Roman" w:hAnsi="Times New Roman" w:cs="Times New Roman"/>
        <w:color w:val="000000"/>
      </w:rPr>
    </w:lvl>
    <w:lvl w:ilvl="3">
      <w:start w:val="1"/>
      <w:numFmt w:val="decimal"/>
      <w:lvlText w:val="%4."/>
      <w:lvlJc w:val="left"/>
      <w:pPr>
        <w:tabs>
          <w:tab w:val="num" w:pos="1067"/>
        </w:tabs>
        <w:ind w:left="1067" w:hanging="357"/>
      </w:pPr>
      <w:rPr>
        <w:rFonts w:cs="Times New Roman" w:hint="default"/>
      </w:rPr>
    </w:lvl>
    <w:lvl w:ilvl="4">
      <w:start w:val="1"/>
      <w:numFmt w:val="lowerLetter"/>
      <w:lvlText w:val="(%5)"/>
      <w:lvlJc w:val="left"/>
      <w:pPr>
        <w:tabs>
          <w:tab w:val="num" w:pos="1443"/>
        </w:tabs>
        <w:ind w:left="1443" w:hanging="360"/>
      </w:pPr>
      <w:rPr>
        <w:rFonts w:cs="Times New Roman" w:hint="default"/>
      </w:rPr>
    </w:lvl>
    <w:lvl w:ilvl="5">
      <w:start w:val="1"/>
      <w:numFmt w:val="lowerRoman"/>
      <w:lvlText w:val="(%6)"/>
      <w:lvlJc w:val="left"/>
      <w:pPr>
        <w:tabs>
          <w:tab w:val="num" w:pos="1803"/>
        </w:tabs>
        <w:ind w:left="1803" w:hanging="360"/>
      </w:pPr>
      <w:rPr>
        <w:rFonts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2163"/>
        </w:tabs>
        <w:ind w:left="2163" w:hanging="360"/>
      </w:pPr>
      <w:rPr>
        <w:rFonts w:cs="Times New Roman" w:hint="default"/>
      </w:rPr>
    </w:lvl>
    <w:lvl w:ilvl="7">
      <w:start w:val="1"/>
      <w:numFmt w:val="lowerLetter"/>
      <w:lvlText w:val="%8."/>
      <w:lvlJc w:val="left"/>
      <w:pPr>
        <w:tabs>
          <w:tab w:val="num" w:pos="2523"/>
        </w:tabs>
        <w:ind w:left="2523" w:hanging="360"/>
      </w:pPr>
      <w:rPr>
        <w:rFonts w:cs="Times New Roman" w:hint="default"/>
      </w:rPr>
    </w:lvl>
    <w:lvl w:ilvl="8">
      <w:start w:val="1"/>
      <w:numFmt w:val="lowerRoman"/>
      <w:lvlText w:val="%9."/>
      <w:lvlJc w:val="left"/>
      <w:pPr>
        <w:tabs>
          <w:tab w:val="num" w:pos="2883"/>
        </w:tabs>
        <w:ind w:left="2883" w:hanging="360"/>
      </w:pPr>
      <w:rPr>
        <w:rFonts w:cs="Times New Roman" w:hint="default"/>
      </w:rPr>
    </w:lvl>
  </w:abstractNum>
  <w:abstractNum w:abstractNumId="33" w15:restartNumberingAfterBreak="0">
    <w:nsid w:val="421B44C7"/>
    <w:multiLevelType w:val="hybridMultilevel"/>
    <w:tmpl w:val="884E9884"/>
    <w:lvl w:ilvl="0" w:tplc="8B6C2BB8">
      <w:start w:val="1"/>
      <w:numFmt w:val="decimal"/>
      <w:lvlText w:val="(%1)"/>
      <w:lvlJc w:val="left"/>
      <w:pPr>
        <w:ind w:left="792" w:hanging="360"/>
      </w:pPr>
      <w:rPr>
        <w:rFonts w:hint="default"/>
      </w:rPr>
    </w:lvl>
    <w:lvl w:ilvl="1" w:tplc="041B0019" w:tentative="1">
      <w:start w:val="1"/>
      <w:numFmt w:val="lowerLetter"/>
      <w:lvlText w:val="%2."/>
      <w:lvlJc w:val="left"/>
      <w:pPr>
        <w:ind w:left="1512" w:hanging="360"/>
      </w:pPr>
    </w:lvl>
    <w:lvl w:ilvl="2" w:tplc="041B001B" w:tentative="1">
      <w:start w:val="1"/>
      <w:numFmt w:val="lowerRoman"/>
      <w:lvlText w:val="%3."/>
      <w:lvlJc w:val="right"/>
      <w:pPr>
        <w:ind w:left="2232" w:hanging="180"/>
      </w:pPr>
    </w:lvl>
    <w:lvl w:ilvl="3" w:tplc="041B000F" w:tentative="1">
      <w:start w:val="1"/>
      <w:numFmt w:val="decimal"/>
      <w:lvlText w:val="%4."/>
      <w:lvlJc w:val="left"/>
      <w:pPr>
        <w:ind w:left="2952" w:hanging="360"/>
      </w:pPr>
    </w:lvl>
    <w:lvl w:ilvl="4" w:tplc="041B0019" w:tentative="1">
      <w:start w:val="1"/>
      <w:numFmt w:val="lowerLetter"/>
      <w:lvlText w:val="%5."/>
      <w:lvlJc w:val="left"/>
      <w:pPr>
        <w:ind w:left="3672" w:hanging="360"/>
      </w:pPr>
    </w:lvl>
    <w:lvl w:ilvl="5" w:tplc="041B001B" w:tentative="1">
      <w:start w:val="1"/>
      <w:numFmt w:val="lowerRoman"/>
      <w:lvlText w:val="%6."/>
      <w:lvlJc w:val="right"/>
      <w:pPr>
        <w:ind w:left="4392" w:hanging="180"/>
      </w:pPr>
    </w:lvl>
    <w:lvl w:ilvl="6" w:tplc="041B000F" w:tentative="1">
      <w:start w:val="1"/>
      <w:numFmt w:val="decimal"/>
      <w:lvlText w:val="%7."/>
      <w:lvlJc w:val="left"/>
      <w:pPr>
        <w:ind w:left="5112" w:hanging="360"/>
      </w:pPr>
    </w:lvl>
    <w:lvl w:ilvl="7" w:tplc="041B0019" w:tentative="1">
      <w:start w:val="1"/>
      <w:numFmt w:val="lowerLetter"/>
      <w:lvlText w:val="%8."/>
      <w:lvlJc w:val="left"/>
      <w:pPr>
        <w:ind w:left="5832" w:hanging="360"/>
      </w:pPr>
    </w:lvl>
    <w:lvl w:ilvl="8" w:tplc="041B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34" w15:restartNumberingAfterBreak="0">
    <w:nsid w:val="46A747CE"/>
    <w:multiLevelType w:val="hybridMultilevel"/>
    <w:tmpl w:val="BE7C112A"/>
    <w:lvl w:ilvl="0" w:tplc="041B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76402D0"/>
    <w:multiLevelType w:val="singleLevel"/>
    <w:tmpl w:val="4C9C6106"/>
    <w:lvl w:ilvl="0">
      <w:start w:val="1"/>
      <w:numFmt w:val="lowerLetter"/>
      <w:lvlText w:val="%1)"/>
      <w:legacy w:legacy="1" w:legacySpace="0" w:legacyIndent="356"/>
      <w:lvlJc w:val="left"/>
      <w:rPr>
        <w:rFonts w:ascii="Calibri" w:hAnsi="Calibri" w:hint="default"/>
      </w:rPr>
    </w:lvl>
  </w:abstractNum>
  <w:abstractNum w:abstractNumId="36" w15:restartNumberingAfterBreak="0">
    <w:nsid w:val="4B3B67E3"/>
    <w:multiLevelType w:val="hybridMultilevel"/>
    <w:tmpl w:val="8E0E54B2"/>
    <w:lvl w:ilvl="0" w:tplc="C88C3228">
      <w:start w:val="1"/>
      <w:numFmt w:val="decimal"/>
      <w:lvlText w:val="(%1)"/>
      <w:lvlJc w:val="left"/>
      <w:pPr>
        <w:ind w:left="720" w:hanging="360"/>
      </w:pPr>
      <w:rPr>
        <w:rFonts w:ascii="Palatino Linotype" w:hAnsi="Palatino Linotype" w:hint="default"/>
        <w:b w:val="0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F14721D"/>
    <w:multiLevelType w:val="singleLevel"/>
    <w:tmpl w:val="0310CF46"/>
    <w:lvl w:ilvl="0">
      <w:start w:val="1"/>
      <w:numFmt w:val="lowerLetter"/>
      <w:lvlText w:val="%1)"/>
      <w:legacy w:legacy="1" w:legacySpace="0" w:legacyIndent="456"/>
      <w:lvlJc w:val="left"/>
      <w:rPr>
        <w:rFonts w:ascii="Calibri" w:hAnsi="Calibri" w:hint="default"/>
      </w:rPr>
    </w:lvl>
  </w:abstractNum>
  <w:abstractNum w:abstractNumId="38" w15:restartNumberingAfterBreak="0">
    <w:nsid w:val="51F55B73"/>
    <w:multiLevelType w:val="singleLevel"/>
    <w:tmpl w:val="3B301748"/>
    <w:lvl w:ilvl="0">
      <w:start w:val="1"/>
      <w:numFmt w:val="lowerLetter"/>
      <w:lvlText w:val="%1)"/>
      <w:legacy w:legacy="1" w:legacySpace="0" w:legacyIndent="524"/>
      <w:lvlJc w:val="left"/>
      <w:rPr>
        <w:rFonts w:ascii="Calibri" w:hAnsi="Calibri" w:hint="default"/>
      </w:rPr>
    </w:lvl>
  </w:abstractNum>
  <w:abstractNum w:abstractNumId="39" w15:restartNumberingAfterBreak="0">
    <w:nsid w:val="531F256A"/>
    <w:multiLevelType w:val="hybridMultilevel"/>
    <w:tmpl w:val="BAE44B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75F2E7B"/>
    <w:multiLevelType w:val="singleLevel"/>
    <w:tmpl w:val="C136D1A6"/>
    <w:lvl w:ilvl="0">
      <w:start w:val="1"/>
      <w:numFmt w:val="decimal"/>
      <w:lvlText w:val="(%1)"/>
      <w:legacy w:legacy="1" w:legacySpace="0" w:legacyIndent="350"/>
      <w:lvlJc w:val="left"/>
      <w:rPr>
        <w:rFonts w:ascii="Calibri" w:hAnsi="Calibri" w:hint="default"/>
      </w:rPr>
    </w:lvl>
  </w:abstractNum>
  <w:abstractNum w:abstractNumId="41" w15:restartNumberingAfterBreak="0">
    <w:nsid w:val="578E19FA"/>
    <w:multiLevelType w:val="hybridMultilevel"/>
    <w:tmpl w:val="845A000A"/>
    <w:lvl w:ilvl="0" w:tplc="041B0017">
      <w:start w:val="1"/>
      <w:numFmt w:val="lowerLetter"/>
      <w:lvlText w:val="%1)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582F5B4F"/>
    <w:multiLevelType w:val="singleLevel"/>
    <w:tmpl w:val="59707196"/>
    <w:lvl w:ilvl="0">
      <w:start w:val="16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43" w15:restartNumberingAfterBreak="0">
    <w:nsid w:val="5876778C"/>
    <w:multiLevelType w:val="singleLevel"/>
    <w:tmpl w:val="4DE258E6"/>
    <w:lvl w:ilvl="0">
      <w:start w:val="1"/>
      <w:numFmt w:val="decimal"/>
      <w:lvlText w:val="(%1)"/>
      <w:legacy w:legacy="1" w:legacySpace="0" w:legacyIndent="422"/>
      <w:lvlJc w:val="left"/>
      <w:rPr>
        <w:rFonts w:ascii="Calibri" w:hAnsi="Calibri" w:hint="default"/>
      </w:rPr>
    </w:lvl>
  </w:abstractNum>
  <w:abstractNum w:abstractNumId="44" w15:restartNumberingAfterBreak="0">
    <w:nsid w:val="5A6C2776"/>
    <w:multiLevelType w:val="singleLevel"/>
    <w:tmpl w:val="408A4988"/>
    <w:lvl w:ilvl="0">
      <w:start w:val="3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45" w15:restartNumberingAfterBreak="0">
    <w:nsid w:val="5B7570A8"/>
    <w:multiLevelType w:val="hybridMultilevel"/>
    <w:tmpl w:val="6A886EC8"/>
    <w:lvl w:ilvl="0" w:tplc="4DE258E6">
      <w:start w:val="1"/>
      <w:numFmt w:val="decimal"/>
      <w:lvlText w:val="(%1)"/>
      <w:lvlJc w:val="left"/>
      <w:pPr>
        <w:ind w:left="360" w:hanging="36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866" w:hanging="360"/>
      </w:pPr>
    </w:lvl>
    <w:lvl w:ilvl="2" w:tplc="041B001B" w:tentative="1">
      <w:start w:val="1"/>
      <w:numFmt w:val="lowerRoman"/>
      <w:lvlText w:val="%3."/>
      <w:lvlJc w:val="right"/>
      <w:pPr>
        <w:ind w:left="2586" w:hanging="180"/>
      </w:pPr>
    </w:lvl>
    <w:lvl w:ilvl="3" w:tplc="041B000F" w:tentative="1">
      <w:start w:val="1"/>
      <w:numFmt w:val="decimal"/>
      <w:lvlText w:val="%4."/>
      <w:lvlJc w:val="left"/>
      <w:pPr>
        <w:ind w:left="3306" w:hanging="360"/>
      </w:pPr>
    </w:lvl>
    <w:lvl w:ilvl="4" w:tplc="041B0019" w:tentative="1">
      <w:start w:val="1"/>
      <w:numFmt w:val="lowerLetter"/>
      <w:lvlText w:val="%5."/>
      <w:lvlJc w:val="left"/>
      <w:pPr>
        <w:ind w:left="4026" w:hanging="360"/>
      </w:pPr>
    </w:lvl>
    <w:lvl w:ilvl="5" w:tplc="041B001B" w:tentative="1">
      <w:start w:val="1"/>
      <w:numFmt w:val="lowerRoman"/>
      <w:lvlText w:val="%6."/>
      <w:lvlJc w:val="right"/>
      <w:pPr>
        <w:ind w:left="4746" w:hanging="180"/>
      </w:pPr>
    </w:lvl>
    <w:lvl w:ilvl="6" w:tplc="041B000F" w:tentative="1">
      <w:start w:val="1"/>
      <w:numFmt w:val="decimal"/>
      <w:lvlText w:val="%7."/>
      <w:lvlJc w:val="left"/>
      <w:pPr>
        <w:ind w:left="5466" w:hanging="360"/>
      </w:pPr>
    </w:lvl>
    <w:lvl w:ilvl="7" w:tplc="041B0019" w:tentative="1">
      <w:start w:val="1"/>
      <w:numFmt w:val="lowerLetter"/>
      <w:lvlText w:val="%8."/>
      <w:lvlJc w:val="left"/>
      <w:pPr>
        <w:ind w:left="6186" w:hanging="360"/>
      </w:pPr>
    </w:lvl>
    <w:lvl w:ilvl="8" w:tplc="041B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6" w15:restartNumberingAfterBreak="0">
    <w:nsid w:val="5C8E76AE"/>
    <w:multiLevelType w:val="hybridMultilevel"/>
    <w:tmpl w:val="321A804A"/>
    <w:lvl w:ilvl="0" w:tplc="04090015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7" w15:restartNumberingAfterBreak="0">
    <w:nsid w:val="5EC50845"/>
    <w:multiLevelType w:val="hybridMultilevel"/>
    <w:tmpl w:val="857AFC1C"/>
    <w:lvl w:ilvl="0" w:tplc="041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1937E9C"/>
    <w:multiLevelType w:val="hybridMultilevel"/>
    <w:tmpl w:val="C1DCCC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74872E9"/>
    <w:multiLevelType w:val="hybridMultilevel"/>
    <w:tmpl w:val="C478B1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68892DE9"/>
    <w:multiLevelType w:val="hybridMultilevel"/>
    <w:tmpl w:val="F8D6EA62"/>
    <w:lvl w:ilvl="0" w:tplc="041B0017">
      <w:start w:val="1"/>
      <w:numFmt w:val="lowerLetter"/>
      <w:lvlText w:val="%1)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9D02339"/>
    <w:multiLevelType w:val="singleLevel"/>
    <w:tmpl w:val="0E38ED96"/>
    <w:lvl w:ilvl="0">
      <w:start w:val="9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52" w15:restartNumberingAfterBreak="0">
    <w:nsid w:val="6BC36E07"/>
    <w:multiLevelType w:val="hybridMultilevel"/>
    <w:tmpl w:val="F1000E74"/>
    <w:lvl w:ilvl="0" w:tplc="A0E62132">
      <w:start w:val="3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EBF6BB1"/>
    <w:multiLevelType w:val="hybridMultilevel"/>
    <w:tmpl w:val="5F28EFA8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BEB832E4">
      <w:start w:val="1"/>
      <w:numFmt w:val="lowerLetter"/>
      <w:lvlText w:val="%2)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4" w15:restartNumberingAfterBreak="0">
    <w:nsid w:val="6FA7326E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55" w15:restartNumberingAfterBreak="0">
    <w:nsid w:val="755D3BDE"/>
    <w:multiLevelType w:val="hybridMultilevel"/>
    <w:tmpl w:val="075EE20E"/>
    <w:lvl w:ilvl="0" w:tplc="A0E6213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7622DE9"/>
    <w:multiLevelType w:val="singleLevel"/>
    <w:tmpl w:val="FBB6FFDC"/>
    <w:lvl w:ilvl="0">
      <w:start w:val="1"/>
      <w:numFmt w:val="lowerLetter"/>
      <w:lvlText w:val="%1)"/>
      <w:legacy w:legacy="1" w:legacySpace="0" w:legacyIndent="370"/>
      <w:lvlJc w:val="left"/>
      <w:rPr>
        <w:rFonts w:ascii="Calibri" w:hAnsi="Calibri" w:hint="default"/>
      </w:rPr>
    </w:lvl>
  </w:abstractNum>
  <w:abstractNum w:abstractNumId="57" w15:restartNumberingAfterBreak="0">
    <w:nsid w:val="7C017422"/>
    <w:multiLevelType w:val="hybridMultilevel"/>
    <w:tmpl w:val="CF1A90C0"/>
    <w:lvl w:ilvl="0" w:tplc="F75C1B36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7E513C3F"/>
    <w:multiLevelType w:val="hybridMultilevel"/>
    <w:tmpl w:val="E07443D2"/>
    <w:lvl w:ilvl="0" w:tplc="1526C7A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6"/>
  </w:num>
  <w:num w:numId="2">
    <w:abstractNumId w:val="43"/>
  </w:num>
  <w:num w:numId="3">
    <w:abstractNumId w:val="43"/>
    <w:lvlOverride w:ilvl="0">
      <w:lvl w:ilvl="0">
        <w:start w:val="4"/>
        <w:numFmt w:val="decimal"/>
        <w:lvlText w:val="(%1)"/>
        <w:legacy w:legacy="1" w:legacySpace="0" w:legacyIndent="418"/>
        <w:lvlJc w:val="left"/>
        <w:rPr>
          <w:rFonts w:ascii="Calibri" w:hAnsi="Calibri" w:hint="default"/>
        </w:rPr>
      </w:lvl>
    </w:lvlOverride>
  </w:num>
  <w:num w:numId="4">
    <w:abstractNumId w:val="56"/>
  </w:num>
  <w:num w:numId="5">
    <w:abstractNumId w:val="24"/>
  </w:num>
  <w:num w:numId="6">
    <w:abstractNumId w:val="28"/>
  </w:num>
  <w:num w:numId="7">
    <w:abstractNumId w:val="40"/>
  </w:num>
  <w:num w:numId="8">
    <w:abstractNumId w:val="40"/>
    <w:lvlOverride w:ilvl="0">
      <w:lvl w:ilvl="0">
        <w:start w:val="4"/>
        <w:numFmt w:val="decimal"/>
        <w:lvlText w:val="(%1)"/>
        <w:legacy w:legacy="1" w:legacySpace="0" w:legacyIndent="341"/>
        <w:lvlJc w:val="left"/>
        <w:rPr>
          <w:rFonts w:ascii="Calibri" w:hAnsi="Calibri" w:hint="default"/>
        </w:rPr>
      </w:lvl>
    </w:lvlOverride>
  </w:num>
  <w:num w:numId="9">
    <w:abstractNumId w:val="15"/>
  </w:num>
  <w:num w:numId="10">
    <w:abstractNumId w:val="3"/>
  </w:num>
  <w:num w:numId="11">
    <w:abstractNumId w:val="31"/>
  </w:num>
  <w:num w:numId="12">
    <w:abstractNumId w:val="35"/>
  </w:num>
  <w:num w:numId="13">
    <w:abstractNumId w:val="44"/>
  </w:num>
  <w:num w:numId="14">
    <w:abstractNumId w:val="14"/>
  </w:num>
  <w:num w:numId="15">
    <w:abstractNumId w:val="16"/>
  </w:num>
  <w:num w:numId="16">
    <w:abstractNumId w:val="12"/>
  </w:num>
  <w:num w:numId="17">
    <w:abstractNumId w:val="37"/>
  </w:num>
  <w:num w:numId="18">
    <w:abstractNumId w:val="13"/>
  </w:num>
  <w:num w:numId="19">
    <w:abstractNumId w:val="38"/>
  </w:num>
  <w:num w:numId="20">
    <w:abstractNumId w:val="30"/>
  </w:num>
  <w:num w:numId="21">
    <w:abstractNumId w:val="42"/>
  </w:num>
  <w:num w:numId="22">
    <w:abstractNumId w:val="42"/>
    <w:lvlOverride w:ilvl="0">
      <w:lvl w:ilvl="0">
        <w:start w:val="24"/>
        <w:numFmt w:val="decimal"/>
        <w:lvlText w:val="(%1)"/>
        <w:legacy w:legacy="1" w:legacySpace="0" w:legacyIndent="418"/>
        <w:lvlJc w:val="left"/>
        <w:rPr>
          <w:rFonts w:ascii="Calibri" w:hAnsi="Calibri" w:hint="default"/>
        </w:rPr>
      </w:lvl>
    </w:lvlOverride>
  </w:num>
  <w:num w:numId="23">
    <w:abstractNumId w:val="29"/>
  </w:num>
  <w:num w:numId="24">
    <w:abstractNumId w:val="25"/>
  </w:num>
  <w:num w:numId="25">
    <w:abstractNumId w:val="8"/>
  </w:num>
  <w:num w:numId="26">
    <w:abstractNumId w:val="54"/>
  </w:num>
  <w:num w:numId="27">
    <w:abstractNumId w:val="54"/>
    <w:lvlOverride w:ilvl="0">
      <w:lvl w:ilvl="0">
        <w:start w:val="4"/>
        <w:numFmt w:val="decimal"/>
        <w:lvlText w:val="(%1)"/>
        <w:legacy w:legacy="1" w:legacySpace="0" w:legacyIndent="413"/>
        <w:lvlJc w:val="left"/>
        <w:rPr>
          <w:rFonts w:ascii="Calibri" w:hAnsi="Calibri" w:hint="default"/>
        </w:rPr>
      </w:lvl>
    </w:lvlOverride>
  </w:num>
  <w:num w:numId="28">
    <w:abstractNumId w:val="17"/>
  </w:num>
  <w:num w:numId="29">
    <w:abstractNumId w:val="2"/>
  </w:num>
  <w:num w:numId="30">
    <w:abstractNumId w:val="51"/>
  </w:num>
  <w:num w:numId="31">
    <w:abstractNumId w:val="41"/>
  </w:num>
  <w:num w:numId="32">
    <w:abstractNumId w:val="45"/>
  </w:num>
  <w:num w:numId="33">
    <w:abstractNumId w:val="33"/>
  </w:num>
  <w:num w:numId="34">
    <w:abstractNumId w:val="0"/>
  </w:num>
  <w:num w:numId="35">
    <w:abstractNumId w:val="1"/>
  </w:num>
  <w:num w:numId="36">
    <w:abstractNumId w:val="5"/>
  </w:num>
  <w:num w:numId="37">
    <w:abstractNumId w:val="46"/>
  </w:num>
  <w:num w:numId="38">
    <w:abstractNumId w:val="53"/>
  </w:num>
  <w:num w:numId="39">
    <w:abstractNumId w:val="48"/>
  </w:num>
  <w:num w:numId="40">
    <w:abstractNumId w:val="49"/>
  </w:num>
  <w:num w:numId="41">
    <w:abstractNumId w:val="7"/>
  </w:num>
  <w:num w:numId="42">
    <w:abstractNumId w:val="22"/>
  </w:num>
  <w:num w:numId="43">
    <w:abstractNumId w:val="23"/>
  </w:num>
  <w:num w:numId="44">
    <w:abstractNumId w:val="55"/>
  </w:num>
  <w:num w:numId="45">
    <w:abstractNumId w:val="57"/>
  </w:num>
  <w:num w:numId="46">
    <w:abstractNumId w:val="4"/>
  </w:num>
  <w:num w:numId="47">
    <w:abstractNumId w:val="39"/>
  </w:num>
  <w:num w:numId="48">
    <w:abstractNumId w:val="6"/>
  </w:num>
  <w:num w:numId="49">
    <w:abstractNumId w:val="11"/>
  </w:num>
  <w:num w:numId="50">
    <w:abstractNumId w:val="52"/>
  </w:num>
  <w:num w:numId="51">
    <w:abstractNumId w:val="21"/>
  </w:num>
  <w:num w:numId="52">
    <w:abstractNumId w:val="58"/>
  </w:num>
  <w:num w:numId="53">
    <w:abstractNumId w:val="20"/>
  </w:num>
  <w:num w:numId="54">
    <w:abstractNumId w:val="10"/>
  </w:num>
  <w:num w:numId="55">
    <w:abstractNumId w:val="19"/>
  </w:num>
  <w:num w:numId="56">
    <w:abstractNumId w:val="18"/>
  </w:num>
  <w:num w:numId="57">
    <w:abstractNumId w:val="50"/>
  </w:num>
  <w:num w:numId="58">
    <w:abstractNumId w:val="32"/>
  </w:num>
  <w:num w:numId="59">
    <w:abstractNumId w:val="9"/>
  </w:num>
  <w:num w:numId="60">
    <w:abstractNumId w:val="27"/>
  </w:num>
  <w:num w:numId="61">
    <w:abstractNumId w:val="26"/>
  </w:num>
  <w:num w:numId="62">
    <w:abstractNumId w:val="34"/>
  </w:num>
  <w:num w:numId="63">
    <w:abstractNumId w:val="47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5D0E"/>
    <w:rsid w:val="000010A3"/>
    <w:rsid w:val="00003DD9"/>
    <w:rsid w:val="0000555B"/>
    <w:rsid w:val="00012A87"/>
    <w:rsid w:val="000143F8"/>
    <w:rsid w:val="00015F72"/>
    <w:rsid w:val="00020270"/>
    <w:rsid w:val="000233F6"/>
    <w:rsid w:val="00024703"/>
    <w:rsid w:val="0002779F"/>
    <w:rsid w:val="00030C62"/>
    <w:rsid w:val="00035876"/>
    <w:rsid w:val="00045296"/>
    <w:rsid w:val="00047046"/>
    <w:rsid w:val="00047205"/>
    <w:rsid w:val="000477F9"/>
    <w:rsid w:val="00050211"/>
    <w:rsid w:val="00051BB0"/>
    <w:rsid w:val="00051F7D"/>
    <w:rsid w:val="000540C4"/>
    <w:rsid w:val="0005637E"/>
    <w:rsid w:val="000650C2"/>
    <w:rsid w:val="000669FF"/>
    <w:rsid w:val="000773F6"/>
    <w:rsid w:val="00081B73"/>
    <w:rsid w:val="00087BD4"/>
    <w:rsid w:val="00093B2B"/>
    <w:rsid w:val="00094DEB"/>
    <w:rsid w:val="00097CC0"/>
    <w:rsid w:val="000B2485"/>
    <w:rsid w:val="000B4FE4"/>
    <w:rsid w:val="000B653E"/>
    <w:rsid w:val="000B7549"/>
    <w:rsid w:val="000B7995"/>
    <w:rsid w:val="000C5D70"/>
    <w:rsid w:val="000C5EEA"/>
    <w:rsid w:val="000C6872"/>
    <w:rsid w:val="000D034C"/>
    <w:rsid w:val="000D0CE2"/>
    <w:rsid w:val="000D201B"/>
    <w:rsid w:val="000D305F"/>
    <w:rsid w:val="000D7C0F"/>
    <w:rsid w:val="000E599C"/>
    <w:rsid w:val="000E5BE9"/>
    <w:rsid w:val="000F01D8"/>
    <w:rsid w:val="000F123F"/>
    <w:rsid w:val="000F2FEB"/>
    <w:rsid w:val="000F57BD"/>
    <w:rsid w:val="000F5E87"/>
    <w:rsid w:val="001010B3"/>
    <w:rsid w:val="001048C8"/>
    <w:rsid w:val="001104B8"/>
    <w:rsid w:val="0011143C"/>
    <w:rsid w:val="0011441C"/>
    <w:rsid w:val="0012435F"/>
    <w:rsid w:val="00125CA3"/>
    <w:rsid w:val="00131E61"/>
    <w:rsid w:val="00132BFF"/>
    <w:rsid w:val="0013343E"/>
    <w:rsid w:val="00136A93"/>
    <w:rsid w:val="00140C05"/>
    <w:rsid w:val="00140EC4"/>
    <w:rsid w:val="001429E8"/>
    <w:rsid w:val="00143933"/>
    <w:rsid w:val="00152351"/>
    <w:rsid w:val="00160B22"/>
    <w:rsid w:val="00164693"/>
    <w:rsid w:val="00164F1C"/>
    <w:rsid w:val="00172582"/>
    <w:rsid w:val="00177CA4"/>
    <w:rsid w:val="00181021"/>
    <w:rsid w:val="00190B2D"/>
    <w:rsid w:val="001A0833"/>
    <w:rsid w:val="001A3926"/>
    <w:rsid w:val="001D0003"/>
    <w:rsid w:val="001D425F"/>
    <w:rsid w:val="001D52FB"/>
    <w:rsid w:val="001D7103"/>
    <w:rsid w:val="001E5EBF"/>
    <w:rsid w:val="001F23D4"/>
    <w:rsid w:val="001F43A4"/>
    <w:rsid w:val="001F4CCC"/>
    <w:rsid w:val="00203479"/>
    <w:rsid w:val="00207ACB"/>
    <w:rsid w:val="00212B1A"/>
    <w:rsid w:val="002204B7"/>
    <w:rsid w:val="00220E04"/>
    <w:rsid w:val="00223384"/>
    <w:rsid w:val="002239FA"/>
    <w:rsid w:val="0022434A"/>
    <w:rsid w:val="00230924"/>
    <w:rsid w:val="00237B71"/>
    <w:rsid w:val="0024111B"/>
    <w:rsid w:val="0024565D"/>
    <w:rsid w:val="002473A6"/>
    <w:rsid w:val="002475FA"/>
    <w:rsid w:val="00252F0D"/>
    <w:rsid w:val="00261855"/>
    <w:rsid w:val="00262035"/>
    <w:rsid w:val="002640C6"/>
    <w:rsid w:val="0026631D"/>
    <w:rsid w:val="0026750A"/>
    <w:rsid w:val="00294972"/>
    <w:rsid w:val="002A22F0"/>
    <w:rsid w:val="002A30E8"/>
    <w:rsid w:val="002A67EA"/>
    <w:rsid w:val="002A6C34"/>
    <w:rsid w:val="002B3FD4"/>
    <w:rsid w:val="002B4797"/>
    <w:rsid w:val="002B7F81"/>
    <w:rsid w:val="002D3243"/>
    <w:rsid w:val="002D609D"/>
    <w:rsid w:val="002D7E72"/>
    <w:rsid w:val="002E0BBF"/>
    <w:rsid w:val="002F2125"/>
    <w:rsid w:val="002F2734"/>
    <w:rsid w:val="002F5D3C"/>
    <w:rsid w:val="002F691B"/>
    <w:rsid w:val="00301C3E"/>
    <w:rsid w:val="00305C2C"/>
    <w:rsid w:val="003100EC"/>
    <w:rsid w:val="003203FF"/>
    <w:rsid w:val="00320D4A"/>
    <w:rsid w:val="00321AF1"/>
    <w:rsid w:val="00321E4C"/>
    <w:rsid w:val="0032550A"/>
    <w:rsid w:val="00331351"/>
    <w:rsid w:val="003340C0"/>
    <w:rsid w:val="00341D65"/>
    <w:rsid w:val="0034285C"/>
    <w:rsid w:val="00343686"/>
    <w:rsid w:val="00346265"/>
    <w:rsid w:val="003566D2"/>
    <w:rsid w:val="0037781F"/>
    <w:rsid w:val="00383475"/>
    <w:rsid w:val="00391123"/>
    <w:rsid w:val="00393BA6"/>
    <w:rsid w:val="00396706"/>
    <w:rsid w:val="00397046"/>
    <w:rsid w:val="00397EEB"/>
    <w:rsid w:val="003A173B"/>
    <w:rsid w:val="003B19A2"/>
    <w:rsid w:val="003B2723"/>
    <w:rsid w:val="003C5061"/>
    <w:rsid w:val="003C6C5E"/>
    <w:rsid w:val="003D56BE"/>
    <w:rsid w:val="003E62E0"/>
    <w:rsid w:val="003F2258"/>
    <w:rsid w:val="003F56BD"/>
    <w:rsid w:val="00400DB0"/>
    <w:rsid w:val="0040161F"/>
    <w:rsid w:val="00401FFA"/>
    <w:rsid w:val="00411FE1"/>
    <w:rsid w:val="004157D2"/>
    <w:rsid w:val="004249C1"/>
    <w:rsid w:val="00424E70"/>
    <w:rsid w:val="00427009"/>
    <w:rsid w:val="0043796B"/>
    <w:rsid w:val="0044153E"/>
    <w:rsid w:val="004433E1"/>
    <w:rsid w:val="00443E4B"/>
    <w:rsid w:val="0044735B"/>
    <w:rsid w:val="00454CAC"/>
    <w:rsid w:val="004560D8"/>
    <w:rsid w:val="0045670D"/>
    <w:rsid w:val="004627EF"/>
    <w:rsid w:val="004632B3"/>
    <w:rsid w:val="00472D3F"/>
    <w:rsid w:val="00473BF0"/>
    <w:rsid w:val="004740B3"/>
    <w:rsid w:val="00481CF4"/>
    <w:rsid w:val="004825A2"/>
    <w:rsid w:val="00482F52"/>
    <w:rsid w:val="004853F1"/>
    <w:rsid w:val="00485E16"/>
    <w:rsid w:val="00486B79"/>
    <w:rsid w:val="00491B5A"/>
    <w:rsid w:val="00491E2D"/>
    <w:rsid w:val="0049712F"/>
    <w:rsid w:val="004A7C82"/>
    <w:rsid w:val="004B2A97"/>
    <w:rsid w:val="004B4A55"/>
    <w:rsid w:val="004B67EF"/>
    <w:rsid w:val="004B74E0"/>
    <w:rsid w:val="004B7540"/>
    <w:rsid w:val="004B7F80"/>
    <w:rsid w:val="004C0961"/>
    <w:rsid w:val="004C0ED1"/>
    <w:rsid w:val="004C4DD2"/>
    <w:rsid w:val="004D40F2"/>
    <w:rsid w:val="004D5F7E"/>
    <w:rsid w:val="004D7EFA"/>
    <w:rsid w:val="004F208B"/>
    <w:rsid w:val="004F6552"/>
    <w:rsid w:val="005016B0"/>
    <w:rsid w:val="00503EA2"/>
    <w:rsid w:val="00513A14"/>
    <w:rsid w:val="00514350"/>
    <w:rsid w:val="00517D0A"/>
    <w:rsid w:val="00527A0B"/>
    <w:rsid w:val="00533778"/>
    <w:rsid w:val="00540F48"/>
    <w:rsid w:val="00542851"/>
    <w:rsid w:val="0054487C"/>
    <w:rsid w:val="00546535"/>
    <w:rsid w:val="00550E94"/>
    <w:rsid w:val="00555E32"/>
    <w:rsid w:val="00561C25"/>
    <w:rsid w:val="00565FA5"/>
    <w:rsid w:val="005664BE"/>
    <w:rsid w:val="00566833"/>
    <w:rsid w:val="005721E3"/>
    <w:rsid w:val="00580022"/>
    <w:rsid w:val="005855BF"/>
    <w:rsid w:val="00585610"/>
    <w:rsid w:val="005859BD"/>
    <w:rsid w:val="005977A4"/>
    <w:rsid w:val="005A33A2"/>
    <w:rsid w:val="005B1C00"/>
    <w:rsid w:val="005B277E"/>
    <w:rsid w:val="005B3429"/>
    <w:rsid w:val="005B598B"/>
    <w:rsid w:val="005B7DC4"/>
    <w:rsid w:val="005C0C6E"/>
    <w:rsid w:val="005C7F88"/>
    <w:rsid w:val="005D6254"/>
    <w:rsid w:val="005E2753"/>
    <w:rsid w:val="005E44DD"/>
    <w:rsid w:val="005E5431"/>
    <w:rsid w:val="005F47B7"/>
    <w:rsid w:val="005F5062"/>
    <w:rsid w:val="005F7239"/>
    <w:rsid w:val="005F76F8"/>
    <w:rsid w:val="00600CDE"/>
    <w:rsid w:val="006025F4"/>
    <w:rsid w:val="00603196"/>
    <w:rsid w:val="0060333E"/>
    <w:rsid w:val="00605CB4"/>
    <w:rsid w:val="006103F5"/>
    <w:rsid w:val="006129CC"/>
    <w:rsid w:val="006133D7"/>
    <w:rsid w:val="00615C6B"/>
    <w:rsid w:val="006238FA"/>
    <w:rsid w:val="00623DAD"/>
    <w:rsid w:val="0062505D"/>
    <w:rsid w:val="0062744E"/>
    <w:rsid w:val="00631A7E"/>
    <w:rsid w:val="00631AEC"/>
    <w:rsid w:val="00635944"/>
    <w:rsid w:val="00640569"/>
    <w:rsid w:val="006443DF"/>
    <w:rsid w:val="00644525"/>
    <w:rsid w:val="0064768C"/>
    <w:rsid w:val="0065000A"/>
    <w:rsid w:val="00650C4C"/>
    <w:rsid w:val="00653A1E"/>
    <w:rsid w:val="006557B1"/>
    <w:rsid w:val="00660072"/>
    <w:rsid w:val="00661250"/>
    <w:rsid w:val="00663359"/>
    <w:rsid w:val="00673A7C"/>
    <w:rsid w:val="00675FC9"/>
    <w:rsid w:val="00684CEB"/>
    <w:rsid w:val="006869AE"/>
    <w:rsid w:val="00693941"/>
    <w:rsid w:val="00694978"/>
    <w:rsid w:val="00695F0D"/>
    <w:rsid w:val="00696D7E"/>
    <w:rsid w:val="00697BEE"/>
    <w:rsid w:val="006A7802"/>
    <w:rsid w:val="006B169F"/>
    <w:rsid w:val="006B7147"/>
    <w:rsid w:val="006C1314"/>
    <w:rsid w:val="006C270B"/>
    <w:rsid w:val="006C353E"/>
    <w:rsid w:val="006E1EFE"/>
    <w:rsid w:val="006F0F8B"/>
    <w:rsid w:val="006F4D1C"/>
    <w:rsid w:val="00702873"/>
    <w:rsid w:val="007052DB"/>
    <w:rsid w:val="007128C6"/>
    <w:rsid w:val="00720551"/>
    <w:rsid w:val="0072586C"/>
    <w:rsid w:val="0072707D"/>
    <w:rsid w:val="00740144"/>
    <w:rsid w:val="007438B3"/>
    <w:rsid w:val="0075156E"/>
    <w:rsid w:val="007519A4"/>
    <w:rsid w:val="00753540"/>
    <w:rsid w:val="00762124"/>
    <w:rsid w:val="007633CE"/>
    <w:rsid w:val="0076630A"/>
    <w:rsid w:val="007703FB"/>
    <w:rsid w:val="00770A47"/>
    <w:rsid w:val="00772FCC"/>
    <w:rsid w:val="00774771"/>
    <w:rsid w:val="007773FB"/>
    <w:rsid w:val="00786005"/>
    <w:rsid w:val="00786D57"/>
    <w:rsid w:val="00791912"/>
    <w:rsid w:val="00795835"/>
    <w:rsid w:val="00795ECD"/>
    <w:rsid w:val="007A2191"/>
    <w:rsid w:val="007B5D0E"/>
    <w:rsid w:val="007B734B"/>
    <w:rsid w:val="007C1C41"/>
    <w:rsid w:val="007C6BCD"/>
    <w:rsid w:val="007C733A"/>
    <w:rsid w:val="007D4806"/>
    <w:rsid w:val="007E2883"/>
    <w:rsid w:val="007E4EB9"/>
    <w:rsid w:val="007F5FCB"/>
    <w:rsid w:val="0080074A"/>
    <w:rsid w:val="00803678"/>
    <w:rsid w:val="00807CB1"/>
    <w:rsid w:val="008117D6"/>
    <w:rsid w:val="00811960"/>
    <w:rsid w:val="00811F2C"/>
    <w:rsid w:val="008129DB"/>
    <w:rsid w:val="00812E04"/>
    <w:rsid w:val="00814019"/>
    <w:rsid w:val="00814076"/>
    <w:rsid w:val="00816148"/>
    <w:rsid w:val="00820451"/>
    <w:rsid w:val="0082188A"/>
    <w:rsid w:val="008221CD"/>
    <w:rsid w:val="00824094"/>
    <w:rsid w:val="00830F1D"/>
    <w:rsid w:val="008324BF"/>
    <w:rsid w:val="008355A3"/>
    <w:rsid w:val="008442FE"/>
    <w:rsid w:val="008449EE"/>
    <w:rsid w:val="00851127"/>
    <w:rsid w:val="00853F11"/>
    <w:rsid w:val="0085639E"/>
    <w:rsid w:val="00862FE9"/>
    <w:rsid w:val="00864A60"/>
    <w:rsid w:val="00876E52"/>
    <w:rsid w:val="0088185D"/>
    <w:rsid w:val="008845DE"/>
    <w:rsid w:val="00893CB1"/>
    <w:rsid w:val="008A4AAF"/>
    <w:rsid w:val="008C1138"/>
    <w:rsid w:val="008C181E"/>
    <w:rsid w:val="008C24EC"/>
    <w:rsid w:val="008C42D9"/>
    <w:rsid w:val="008D018B"/>
    <w:rsid w:val="008D5E76"/>
    <w:rsid w:val="008E07A5"/>
    <w:rsid w:val="008E26E0"/>
    <w:rsid w:val="008E2F93"/>
    <w:rsid w:val="008E3C81"/>
    <w:rsid w:val="008F2187"/>
    <w:rsid w:val="008F62B9"/>
    <w:rsid w:val="00902146"/>
    <w:rsid w:val="00906E28"/>
    <w:rsid w:val="00907511"/>
    <w:rsid w:val="0091432C"/>
    <w:rsid w:val="0091473E"/>
    <w:rsid w:val="009204E5"/>
    <w:rsid w:val="00922308"/>
    <w:rsid w:val="00923373"/>
    <w:rsid w:val="0092455A"/>
    <w:rsid w:val="00932A3C"/>
    <w:rsid w:val="00935232"/>
    <w:rsid w:val="0094201F"/>
    <w:rsid w:val="009421D2"/>
    <w:rsid w:val="00942533"/>
    <w:rsid w:val="009509F3"/>
    <w:rsid w:val="00952A0A"/>
    <w:rsid w:val="0095382F"/>
    <w:rsid w:val="00955FA5"/>
    <w:rsid w:val="009602B1"/>
    <w:rsid w:val="009602C2"/>
    <w:rsid w:val="00960A48"/>
    <w:rsid w:val="009614BE"/>
    <w:rsid w:val="00961730"/>
    <w:rsid w:val="00962639"/>
    <w:rsid w:val="00964A94"/>
    <w:rsid w:val="009724F2"/>
    <w:rsid w:val="009738E9"/>
    <w:rsid w:val="00975076"/>
    <w:rsid w:val="00976248"/>
    <w:rsid w:val="009779DC"/>
    <w:rsid w:val="00982A1B"/>
    <w:rsid w:val="009833FD"/>
    <w:rsid w:val="00985A20"/>
    <w:rsid w:val="009938C9"/>
    <w:rsid w:val="00994579"/>
    <w:rsid w:val="00994FFF"/>
    <w:rsid w:val="009A2895"/>
    <w:rsid w:val="009B3B93"/>
    <w:rsid w:val="009C0B04"/>
    <w:rsid w:val="009C2AD4"/>
    <w:rsid w:val="009C6B31"/>
    <w:rsid w:val="009D376C"/>
    <w:rsid w:val="009D3AD9"/>
    <w:rsid w:val="009D5999"/>
    <w:rsid w:val="009D65EB"/>
    <w:rsid w:val="009E0C94"/>
    <w:rsid w:val="009E7E13"/>
    <w:rsid w:val="009F009E"/>
    <w:rsid w:val="009F0D53"/>
    <w:rsid w:val="009F1659"/>
    <w:rsid w:val="009F5AD8"/>
    <w:rsid w:val="00A00689"/>
    <w:rsid w:val="00A01DDA"/>
    <w:rsid w:val="00A056D4"/>
    <w:rsid w:val="00A10EFD"/>
    <w:rsid w:val="00A138F0"/>
    <w:rsid w:val="00A138F6"/>
    <w:rsid w:val="00A15853"/>
    <w:rsid w:val="00A15FF8"/>
    <w:rsid w:val="00A20505"/>
    <w:rsid w:val="00A34346"/>
    <w:rsid w:val="00A3584D"/>
    <w:rsid w:val="00A3676A"/>
    <w:rsid w:val="00A42B4E"/>
    <w:rsid w:val="00A4523D"/>
    <w:rsid w:val="00A45437"/>
    <w:rsid w:val="00A456C3"/>
    <w:rsid w:val="00A52AAD"/>
    <w:rsid w:val="00A55ACF"/>
    <w:rsid w:val="00A562EF"/>
    <w:rsid w:val="00A614AF"/>
    <w:rsid w:val="00A6509B"/>
    <w:rsid w:val="00A706BD"/>
    <w:rsid w:val="00A70D53"/>
    <w:rsid w:val="00A73B86"/>
    <w:rsid w:val="00A751D9"/>
    <w:rsid w:val="00A75764"/>
    <w:rsid w:val="00A81636"/>
    <w:rsid w:val="00A819A9"/>
    <w:rsid w:val="00A82BE3"/>
    <w:rsid w:val="00A9353C"/>
    <w:rsid w:val="00AA266D"/>
    <w:rsid w:val="00AA48A2"/>
    <w:rsid w:val="00AA5AE7"/>
    <w:rsid w:val="00AB06D7"/>
    <w:rsid w:val="00AB3F34"/>
    <w:rsid w:val="00AC644E"/>
    <w:rsid w:val="00AC6815"/>
    <w:rsid w:val="00AC7746"/>
    <w:rsid w:val="00AD3350"/>
    <w:rsid w:val="00AD4553"/>
    <w:rsid w:val="00AD7A64"/>
    <w:rsid w:val="00AD7E02"/>
    <w:rsid w:val="00AE2969"/>
    <w:rsid w:val="00AF2D10"/>
    <w:rsid w:val="00AF744B"/>
    <w:rsid w:val="00B008BD"/>
    <w:rsid w:val="00B00FBC"/>
    <w:rsid w:val="00B139D8"/>
    <w:rsid w:val="00B16E53"/>
    <w:rsid w:val="00B2090C"/>
    <w:rsid w:val="00B27E7A"/>
    <w:rsid w:val="00B306BD"/>
    <w:rsid w:val="00B3740E"/>
    <w:rsid w:val="00B402C7"/>
    <w:rsid w:val="00B40B30"/>
    <w:rsid w:val="00B43BAB"/>
    <w:rsid w:val="00B51580"/>
    <w:rsid w:val="00B516D8"/>
    <w:rsid w:val="00B54D53"/>
    <w:rsid w:val="00B559D3"/>
    <w:rsid w:val="00B55CAC"/>
    <w:rsid w:val="00B57E3F"/>
    <w:rsid w:val="00B64A32"/>
    <w:rsid w:val="00B73225"/>
    <w:rsid w:val="00B76CFA"/>
    <w:rsid w:val="00B76E79"/>
    <w:rsid w:val="00B77590"/>
    <w:rsid w:val="00B8171E"/>
    <w:rsid w:val="00B81E20"/>
    <w:rsid w:val="00B8661C"/>
    <w:rsid w:val="00B90C6E"/>
    <w:rsid w:val="00B9103E"/>
    <w:rsid w:val="00B92044"/>
    <w:rsid w:val="00B951B7"/>
    <w:rsid w:val="00BA0D48"/>
    <w:rsid w:val="00BA16E4"/>
    <w:rsid w:val="00BA33D0"/>
    <w:rsid w:val="00BA34CB"/>
    <w:rsid w:val="00BA7823"/>
    <w:rsid w:val="00BA7E30"/>
    <w:rsid w:val="00BB23E1"/>
    <w:rsid w:val="00BB23F9"/>
    <w:rsid w:val="00BC393D"/>
    <w:rsid w:val="00BC4405"/>
    <w:rsid w:val="00BC6F0E"/>
    <w:rsid w:val="00BD0254"/>
    <w:rsid w:val="00BD05F4"/>
    <w:rsid w:val="00BD6971"/>
    <w:rsid w:val="00BE0C11"/>
    <w:rsid w:val="00BF5392"/>
    <w:rsid w:val="00BF7391"/>
    <w:rsid w:val="00C00107"/>
    <w:rsid w:val="00C022E3"/>
    <w:rsid w:val="00C04126"/>
    <w:rsid w:val="00C108D0"/>
    <w:rsid w:val="00C12BB6"/>
    <w:rsid w:val="00C14842"/>
    <w:rsid w:val="00C2632C"/>
    <w:rsid w:val="00C27F7A"/>
    <w:rsid w:val="00C30791"/>
    <w:rsid w:val="00C344F3"/>
    <w:rsid w:val="00C34564"/>
    <w:rsid w:val="00C363EF"/>
    <w:rsid w:val="00C36807"/>
    <w:rsid w:val="00C4189D"/>
    <w:rsid w:val="00C41C9A"/>
    <w:rsid w:val="00C435DF"/>
    <w:rsid w:val="00C4427F"/>
    <w:rsid w:val="00C45BB0"/>
    <w:rsid w:val="00C46C3F"/>
    <w:rsid w:val="00C51ADD"/>
    <w:rsid w:val="00C635CA"/>
    <w:rsid w:val="00C718ED"/>
    <w:rsid w:val="00C7296B"/>
    <w:rsid w:val="00C82A18"/>
    <w:rsid w:val="00C84029"/>
    <w:rsid w:val="00C84F64"/>
    <w:rsid w:val="00C85BA3"/>
    <w:rsid w:val="00C877B5"/>
    <w:rsid w:val="00C90506"/>
    <w:rsid w:val="00C9059E"/>
    <w:rsid w:val="00C9105D"/>
    <w:rsid w:val="00CA2238"/>
    <w:rsid w:val="00CA2A29"/>
    <w:rsid w:val="00CA42FC"/>
    <w:rsid w:val="00CA5672"/>
    <w:rsid w:val="00CB2611"/>
    <w:rsid w:val="00CB5DEC"/>
    <w:rsid w:val="00CB6D5C"/>
    <w:rsid w:val="00CB6ED2"/>
    <w:rsid w:val="00CC0583"/>
    <w:rsid w:val="00CC500B"/>
    <w:rsid w:val="00CD2E3A"/>
    <w:rsid w:val="00CD49A6"/>
    <w:rsid w:val="00CD4E88"/>
    <w:rsid w:val="00CD5054"/>
    <w:rsid w:val="00CD6062"/>
    <w:rsid w:val="00CD7764"/>
    <w:rsid w:val="00CE14D0"/>
    <w:rsid w:val="00CE1BAD"/>
    <w:rsid w:val="00CE3249"/>
    <w:rsid w:val="00CE5537"/>
    <w:rsid w:val="00CF2CCC"/>
    <w:rsid w:val="00CF6A10"/>
    <w:rsid w:val="00D06346"/>
    <w:rsid w:val="00D1026C"/>
    <w:rsid w:val="00D14C94"/>
    <w:rsid w:val="00D15749"/>
    <w:rsid w:val="00D15F90"/>
    <w:rsid w:val="00D20D59"/>
    <w:rsid w:val="00D25548"/>
    <w:rsid w:val="00D51048"/>
    <w:rsid w:val="00D625F6"/>
    <w:rsid w:val="00D63469"/>
    <w:rsid w:val="00D63890"/>
    <w:rsid w:val="00D65BF5"/>
    <w:rsid w:val="00D8138E"/>
    <w:rsid w:val="00D817F2"/>
    <w:rsid w:val="00D82867"/>
    <w:rsid w:val="00D836F2"/>
    <w:rsid w:val="00D87CA7"/>
    <w:rsid w:val="00D9020C"/>
    <w:rsid w:val="00D94D01"/>
    <w:rsid w:val="00D954C3"/>
    <w:rsid w:val="00DA023A"/>
    <w:rsid w:val="00DA2748"/>
    <w:rsid w:val="00DA69D0"/>
    <w:rsid w:val="00DA797C"/>
    <w:rsid w:val="00DB2154"/>
    <w:rsid w:val="00DC2071"/>
    <w:rsid w:val="00DC4124"/>
    <w:rsid w:val="00DC52E5"/>
    <w:rsid w:val="00DC7EDB"/>
    <w:rsid w:val="00DD1355"/>
    <w:rsid w:val="00DD327B"/>
    <w:rsid w:val="00DD501E"/>
    <w:rsid w:val="00DE5F1B"/>
    <w:rsid w:val="00DF0022"/>
    <w:rsid w:val="00DF2019"/>
    <w:rsid w:val="00E11100"/>
    <w:rsid w:val="00E1216E"/>
    <w:rsid w:val="00E121D5"/>
    <w:rsid w:val="00E13DFC"/>
    <w:rsid w:val="00E15F41"/>
    <w:rsid w:val="00E24469"/>
    <w:rsid w:val="00E25B03"/>
    <w:rsid w:val="00E333DE"/>
    <w:rsid w:val="00E43B83"/>
    <w:rsid w:val="00E45E3B"/>
    <w:rsid w:val="00E4640A"/>
    <w:rsid w:val="00E4640E"/>
    <w:rsid w:val="00E466A3"/>
    <w:rsid w:val="00E47142"/>
    <w:rsid w:val="00E4766F"/>
    <w:rsid w:val="00E557C9"/>
    <w:rsid w:val="00E55B87"/>
    <w:rsid w:val="00E55CF9"/>
    <w:rsid w:val="00E62EBC"/>
    <w:rsid w:val="00E63DB5"/>
    <w:rsid w:val="00E644CA"/>
    <w:rsid w:val="00E64BB5"/>
    <w:rsid w:val="00E65544"/>
    <w:rsid w:val="00E665A8"/>
    <w:rsid w:val="00E74370"/>
    <w:rsid w:val="00E75F88"/>
    <w:rsid w:val="00E95BA6"/>
    <w:rsid w:val="00E96B3B"/>
    <w:rsid w:val="00EA1F0D"/>
    <w:rsid w:val="00EB0ABA"/>
    <w:rsid w:val="00EB0E1C"/>
    <w:rsid w:val="00EC0848"/>
    <w:rsid w:val="00EC0A79"/>
    <w:rsid w:val="00EC5B97"/>
    <w:rsid w:val="00ED2CCD"/>
    <w:rsid w:val="00EE2C16"/>
    <w:rsid w:val="00EE741B"/>
    <w:rsid w:val="00EF2B73"/>
    <w:rsid w:val="00EF474F"/>
    <w:rsid w:val="00EF7A41"/>
    <w:rsid w:val="00F00F6E"/>
    <w:rsid w:val="00F013DE"/>
    <w:rsid w:val="00F0254E"/>
    <w:rsid w:val="00F04101"/>
    <w:rsid w:val="00F05127"/>
    <w:rsid w:val="00F065D6"/>
    <w:rsid w:val="00F071CE"/>
    <w:rsid w:val="00F10650"/>
    <w:rsid w:val="00F127F0"/>
    <w:rsid w:val="00F156DC"/>
    <w:rsid w:val="00F2095A"/>
    <w:rsid w:val="00F21893"/>
    <w:rsid w:val="00F24047"/>
    <w:rsid w:val="00F33E96"/>
    <w:rsid w:val="00F33FAC"/>
    <w:rsid w:val="00F35FD9"/>
    <w:rsid w:val="00F446B5"/>
    <w:rsid w:val="00F446E5"/>
    <w:rsid w:val="00F507DA"/>
    <w:rsid w:val="00F51CE4"/>
    <w:rsid w:val="00F5237A"/>
    <w:rsid w:val="00F52AC1"/>
    <w:rsid w:val="00F62DEE"/>
    <w:rsid w:val="00F633AD"/>
    <w:rsid w:val="00F63FF7"/>
    <w:rsid w:val="00F673A5"/>
    <w:rsid w:val="00F67E7C"/>
    <w:rsid w:val="00F705A2"/>
    <w:rsid w:val="00F70FAC"/>
    <w:rsid w:val="00F83ED8"/>
    <w:rsid w:val="00F84D08"/>
    <w:rsid w:val="00F85394"/>
    <w:rsid w:val="00FA0C67"/>
    <w:rsid w:val="00FA37E4"/>
    <w:rsid w:val="00FA3E7E"/>
    <w:rsid w:val="00FA451E"/>
    <w:rsid w:val="00FA68A9"/>
    <w:rsid w:val="00FA7518"/>
    <w:rsid w:val="00FB4A1C"/>
    <w:rsid w:val="00FC333A"/>
    <w:rsid w:val="00FD377B"/>
    <w:rsid w:val="00FD580A"/>
    <w:rsid w:val="00FD6537"/>
    <w:rsid w:val="00FD7420"/>
    <w:rsid w:val="00FE161C"/>
    <w:rsid w:val="00FE2F8D"/>
    <w:rsid w:val="00FF33E8"/>
    <w:rsid w:val="00FF5B7C"/>
    <w:rsid w:val="00FF60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k-S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,"/>
  <w:listSeparator w:val=";"/>
  <w14:docId w14:val="73A2DF88"/>
  <w15:docId w15:val="{B9A49F5E-F60B-49EB-96EA-69A3AD8BF0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sk-SK" w:eastAsia="sk-SK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y">
    <w:name w:val="Normal"/>
    <w:qFormat/>
    <w:rsid w:val="00B54D53"/>
    <w:pPr>
      <w:spacing w:after="200" w:line="276" w:lineRule="auto"/>
    </w:pPr>
    <w:rPr>
      <w:sz w:val="22"/>
      <w:szCs w:val="22"/>
      <w:lang w:eastAsia="en-US"/>
    </w:rPr>
  </w:style>
  <w:style w:type="character" w:default="1" w:styleId="Predvolenpsmoodseku">
    <w:name w:val="Default Paragraph Font"/>
    <w:uiPriority w:val="1"/>
    <w:semiHidden/>
    <w:unhideWhenUsed/>
  </w:style>
  <w:style w:type="table" w:default="1" w:styleId="Normlnatabu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zoznamu">
    <w:name w:val="No List"/>
    <w:uiPriority w:val="99"/>
    <w:semiHidden/>
    <w:unhideWhenUsed/>
  </w:style>
  <w:style w:type="paragraph" w:styleId="Hlavika">
    <w:name w:val="header"/>
    <w:basedOn w:val="Normlny"/>
    <w:link w:val="HlavikaChar"/>
    <w:uiPriority w:val="99"/>
    <w:unhideWhenUsed/>
    <w:rsid w:val="007B5D0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lavikaChar">
    <w:name w:val="Hlavička Char"/>
    <w:basedOn w:val="Predvolenpsmoodseku"/>
    <w:link w:val="Hlavika"/>
    <w:uiPriority w:val="99"/>
    <w:rsid w:val="007B5D0E"/>
  </w:style>
  <w:style w:type="paragraph" w:styleId="Pta">
    <w:name w:val="footer"/>
    <w:basedOn w:val="Normlny"/>
    <w:link w:val="PtaChar"/>
    <w:uiPriority w:val="99"/>
    <w:unhideWhenUsed/>
    <w:rsid w:val="007B5D0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taChar">
    <w:name w:val="Päta Char"/>
    <w:basedOn w:val="Predvolenpsmoodseku"/>
    <w:link w:val="Pta"/>
    <w:uiPriority w:val="99"/>
    <w:rsid w:val="007B5D0E"/>
  </w:style>
  <w:style w:type="character" w:styleId="Hypertextovprepojenie">
    <w:name w:val="Hyperlink"/>
    <w:uiPriority w:val="99"/>
    <w:unhideWhenUsed/>
    <w:rsid w:val="007B5D0E"/>
    <w:rPr>
      <w:color w:val="0000FF"/>
      <w:u w:val="single"/>
    </w:rPr>
  </w:style>
  <w:style w:type="paragraph" w:styleId="Zkladntext">
    <w:name w:val="Body Text"/>
    <w:basedOn w:val="Normlny"/>
    <w:link w:val="ZkladntextChar"/>
    <w:rsid w:val="00C344F3"/>
    <w:pPr>
      <w:spacing w:after="120" w:line="240" w:lineRule="auto"/>
    </w:pPr>
    <w:rPr>
      <w:rFonts w:ascii="Times New Roman" w:eastAsia="Times New Roman" w:hAnsi="Times New Roman" w:cs="Raavi"/>
      <w:sz w:val="24"/>
      <w:szCs w:val="24"/>
      <w:lang w:eastAsia="sk-SK" w:bidi="sd-Deva-IN"/>
    </w:rPr>
  </w:style>
  <w:style w:type="character" w:customStyle="1" w:styleId="ZkladntextChar">
    <w:name w:val="Základný text Char"/>
    <w:link w:val="Zkladntext"/>
    <w:rsid w:val="00C344F3"/>
    <w:rPr>
      <w:rFonts w:ascii="Times New Roman" w:eastAsia="Times New Roman" w:hAnsi="Times New Roman" w:cs="Raavi"/>
      <w:sz w:val="24"/>
      <w:szCs w:val="24"/>
      <w:lang w:eastAsia="sk-SK" w:bidi="sd-Deva-IN"/>
    </w:rPr>
  </w:style>
  <w:style w:type="character" w:styleId="sloriadka">
    <w:name w:val="line number"/>
    <w:basedOn w:val="Predvolenpsmoodseku"/>
    <w:uiPriority w:val="99"/>
    <w:semiHidden/>
    <w:unhideWhenUsed/>
    <w:rsid w:val="0005637E"/>
  </w:style>
  <w:style w:type="paragraph" w:styleId="Textbubliny">
    <w:name w:val="Balloon Text"/>
    <w:basedOn w:val="Normlny"/>
    <w:link w:val="TextbublinyChar"/>
    <w:uiPriority w:val="99"/>
    <w:semiHidden/>
    <w:unhideWhenUsed/>
    <w:rsid w:val="008E2F93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TextbublinyChar">
    <w:name w:val="Text bubliny Char"/>
    <w:link w:val="Textbubliny"/>
    <w:uiPriority w:val="99"/>
    <w:semiHidden/>
    <w:rsid w:val="008E2F93"/>
    <w:rPr>
      <w:rFonts w:ascii="Tahoma" w:hAnsi="Tahoma" w:cs="Tahoma"/>
      <w:sz w:val="16"/>
      <w:szCs w:val="16"/>
      <w:lang w:eastAsia="en-US"/>
    </w:rPr>
  </w:style>
  <w:style w:type="paragraph" w:customStyle="1" w:styleId="Obsahtabuky">
    <w:name w:val="Obsah tabuľky"/>
    <w:basedOn w:val="Normlny"/>
    <w:rsid w:val="00786005"/>
    <w:pPr>
      <w:widowControl w:val="0"/>
      <w:suppressLineNumbers/>
      <w:suppressAutoHyphens/>
      <w:spacing w:after="0" w:line="240" w:lineRule="auto"/>
    </w:pPr>
    <w:rPr>
      <w:rFonts w:ascii="Times New Roman" w:eastAsia="DejaVu Sans" w:hAnsi="Times New Roman"/>
      <w:kern w:val="1"/>
      <w:sz w:val="24"/>
      <w:szCs w:val="24"/>
    </w:rPr>
  </w:style>
  <w:style w:type="paragraph" w:styleId="Odsekzoznamu">
    <w:name w:val="List Paragraph"/>
    <w:basedOn w:val="Normlny"/>
    <w:uiPriority w:val="34"/>
    <w:qFormat/>
    <w:rsid w:val="00942533"/>
    <w:pPr>
      <w:ind w:left="708"/>
    </w:pPr>
  </w:style>
  <w:style w:type="paragraph" w:styleId="Obyajntext">
    <w:name w:val="Plain Text"/>
    <w:basedOn w:val="Normlny"/>
    <w:link w:val="ObyajntextChar"/>
    <w:uiPriority w:val="99"/>
    <w:semiHidden/>
    <w:unhideWhenUsed/>
    <w:rsid w:val="00341D6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k-SK"/>
    </w:rPr>
  </w:style>
  <w:style w:type="character" w:customStyle="1" w:styleId="ObyajntextChar">
    <w:name w:val="Obyčajný text Char"/>
    <w:basedOn w:val="Predvolenpsmoodseku"/>
    <w:link w:val="Obyajntext"/>
    <w:uiPriority w:val="99"/>
    <w:semiHidden/>
    <w:rsid w:val="00341D65"/>
    <w:rPr>
      <w:rFonts w:ascii="Times New Roman" w:eastAsia="Times New Roman" w:hAnsi="Times New Roman"/>
      <w:sz w:val="24"/>
      <w:szCs w:val="24"/>
    </w:rPr>
  </w:style>
  <w:style w:type="character" w:styleId="Odkaznakomentr">
    <w:name w:val="annotation reference"/>
    <w:basedOn w:val="Predvolenpsmoodseku"/>
    <w:uiPriority w:val="99"/>
    <w:semiHidden/>
    <w:unhideWhenUsed/>
    <w:rsid w:val="00C45BB0"/>
    <w:rPr>
      <w:sz w:val="16"/>
      <w:szCs w:val="16"/>
    </w:rPr>
  </w:style>
  <w:style w:type="paragraph" w:styleId="Textkomentra">
    <w:name w:val="annotation text"/>
    <w:basedOn w:val="Normlny"/>
    <w:link w:val="TextkomentraChar"/>
    <w:uiPriority w:val="99"/>
    <w:semiHidden/>
    <w:unhideWhenUsed/>
    <w:rsid w:val="00C45BB0"/>
    <w:pPr>
      <w:spacing w:line="240" w:lineRule="auto"/>
    </w:pPr>
    <w:rPr>
      <w:sz w:val="20"/>
      <w:szCs w:val="20"/>
    </w:rPr>
  </w:style>
  <w:style w:type="character" w:customStyle="1" w:styleId="TextkomentraChar">
    <w:name w:val="Text komentára Char"/>
    <w:basedOn w:val="Predvolenpsmoodseku"/>
    <w:link w:val="Textkomentra"/>
    <w:uiPriority w:val="99"/>
    <w:semiHidden/>
    <w:rsid w:val="00C45BB0"/>
    <w:rPr>
      <w:lang w:eastAsia="en-US"/>
    </w:rPr>
  </w:style>
  <w:style w:type="paragraph" w:styleId="Predmetkomentra">
    <w:name w:val="annotation subject"/>
    <w:basedOn w:val="Textkomentra"/>
    <w:next w:val="Textkomentra"/>
    <w:link w:val="PredmetkomentraChar"/>
    <w:uiPriority w:val="99"/>
    <w:semiHidden/>
    <w:unhideWhenUsed/>
    <w:rsid w:val="00C45BB0"/>
    <w:rPr>
      <w:b/>
      <w:bCs/>
    </w:rPr>
  </w:style>
  <w:style w:type="character" w:customStyle="1" w:styleId="PredmetkomentraChar">
    <w:name w:val="Predmet komentára Char"/>
    <w:basedOn w:val="TextkomentraChar"/>
    <w:link w:val="Predmetkomentra"/>
    <w:uiPriority w:val="99"/>
    <w:semiHidden/>
    <w:rsid w:val="00C45BB0"/>
    <w:rPr>
      <w:b/>
      <w:bCs/>
      <w:lang w:eastAsia="en-US"/>
    </w:rPr>
  </w:style>
  <w:style w:type="table" w:styleId="Mriekatabuky">
    <w:name w:val="Table Grid"/>
    <w:basedOn w:val="Normlnatabuka"/>
    <w:uiPriority w:val="59"/>
    <w:rsid w:val="00E557C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vysvetlivky">
    <w:name w:val="endnote text"/>
    <w:basedOn w:val="Normlny"/>
    <w:link w:val="TextvysvetlivkyChar"/>
    <w:uiPriority w:val="99"/>
    <w:semiHidden/>
    <w:unhideWhenUsed/>
    <w:rsid w:val="00EE741B"/>
    <w:pPr>
      <w:spacing w:after="0" w:line="240" w:lineRule="auto"/>
    </w:pPr>
    <w:rPr>
      <w:sz w:val="20"/>
      <w:szCs w:val="20"/>
    </w:rPr>
  </w:style>
  <w:style w:type="character" w:customStyle="1" w:styleId="TextvysvetlivkyChar">
    <w:name w:val="Text vysvetlivky Char"/>
    <w:basedOn w:val="Predvolenpsmoodseku"/>
    <w:link w:val="Textvysvetlivky"/>
    <w:uiPriority w:val="99"/>
    <w:semiHidden/>
    <w:rsid w:val="00EE741B"/>
    <w:rPr>
      <w:lang w:eastAsia="en-US"/>
    </w:rPr>
  </w:style>
  <w:style w:type="character" w:styleId="Odkaznavysvetlivku">
    <w:name w:val="endnote reference"/>
    <w:basedOn w:val="Predvolenpsmoodseku"/>
    <w:uiPriority w:val="99"/>
    <w:semiHidden/>
    <w:unhideWhenUsed/>
    <w:rsid w:val="00EE741B"/>
    <w:rPr>
      <w:vertAlign w:val="superscript"/>
    </w:rPr>
  </w:style>
  <w:style w:type="paragraph" w:customStyle="1" w:styleId="Default">
    <w:name w:val="Default"/>
    <w:rsid w:val="001D7103"/>
    <w:pPr>
      <w:autoSpaceDE w:val="0"/>
      <w:autoSpaceDN w:val="0"/>
      <w:adjustRightInd w:val="0"/>
    </w:pPr>
    <w:rPr>
      <w:rFonts w:ascii="Palatino Linotype" w:hAnsi="Palatino Linotype" w:cs="Palatino Linotype"/>
      <w:color w:val="000000"/>
      <w:sz w:val="24"/>
      <w:szCs w:val="24"/>
    </w:rPr>
  </w:style>
  <w:style w:type="paragraph" w:styleId="Textpoznmkypodiarou">
    <w:name w:val="footnote text"/>
    <w:aliases w:val="FNT ISO"/>
    <w:basedOn w:val="Normlny"/>
    <w:link w:val="TextpoznmkypodiarouChar"/>
    <w:uiPriority w:val="99"/>
    <w:semiHidden/>
    <w:unhideWhenUsed/>
    <w:rsid w:val="00923373"/>
    <w:pPr>
      <w:spacing w:after="0" w:line="240" w:lineRule="auto"/>
    </w:pPr>
    <w:rPr>
      <w:sz w:val="20"/>
      <w:szCs w:val="20"/>
    </w:rPr>
  </w:style>
  <w:style w:type="character" w:customStyle="1" w:styleId="TextpoznmkypodiarouChar">
    <w:name w:val="Text poznámky pod čiarou Char"/>
    <w:aliases w:val="FNT ISO Char"/>
    <w:basedOn w:val="Predvolenpsmoodseku"/>
    <w:link w:val="Textpoznmkypodiarou"/>
    <w:uiPriority w:val="99"/>
    <w:semiHidden/>
    <w:rsid w:val="00923373"/>
    <w:rPr>
      <w:lang w:eastAsia="en-US"/>
    </w:rPr>
  </w:style>
  <w:style w:type="character" w:styleId="Odkaznapoznmkupodiarou">
    <w:name w:val="footnote reference"/>
    <w:aliases w:val="FRef ISO"/>
    <w:basedOn w:val="Predvolenpsmoodseku"/>
    <w:uiPriority w:val="99"/>
    <w:semiHidden/>
    <w:unhideWhenUsed/>
    <w:rsid w:val="00923373"/>
    <w:rPr>
      <w:vertAlign w:val="superscript"/>
    </w:rPr>
  </w:style>
  <w:style w:type="paragraph" w:customStyle="1" w:styleId="Style1">
    <w:name w:val="Style1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">
    <w:name w:val="Style2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3">
    <w:name w:val="Style3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4">
    <w:name w:val="Style4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5">
    <w:name w:val="Style5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6">
    <w:name w:val="Style6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exact"/>
      <w:jc w:val="center"/>
    </w:pPr>
    <w:rPr>
      <w:rFonts w:eastAsia="Times New Roman"/>
      <w:sz w:val="24"/>
      <w:szCs w:val="24"/>
      <w:lang w:eastAsia="sk-SK"/>
    </w:rPr>
  </w:style>
  <w:style w:type="paragraph" w:customStyle="1" w:styleId="Style7">
    <w:name w:val="Style7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  <w:jc w:val="center"/>
    </w:pPr>
    <w:rPr>
      <w:rFonts w:eastAsia="Times New Roman"/>
      <w:sz w:val="24"/>
      <w:szCs w:val="24"/>
      <w:lang w:eastAsia="sk-SK"/>
    </w:rPr>
  </w:style>
  <w:style w:type="paragraph" w:customStyle="1" w:styleId="Style8">
    <w:name w:val="Style8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9">
    <w:name w:val="Style9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0">
    <w:name w:val="Style10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1">
    <w:name w:val="Style11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ind w:hanging="422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12">
    <w:name w:val="Style12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312" w:lineRule="exact"/>
      <w:jc w:val="center"/>
    </w:pPr>
    <w:rPr>
      <w:rFonts w:eastAsia="Times New Roman"/>
      <w:sz w:val="24"/>
      <w:szCs w:val="24"/>
      <w:lang w:eastAsia="sk-SK"/>
    </w:rPr>
  </w:style>
  <w:style w:type="paragraph" w:customStyle="1" w:styleId="Style13">
    <w:name w:val="Style13"/>
    <w:basedOn w:val="Normlny"/>
    <w:rsid w:val="00097CC0"/>
    <w:pPr>
      <w:widowControl w:val="0"/>
      <w:autoSpaceDE w:val="0"/>
      <w:autoSpaceDN w:val="0"/>
      <w:adjustRightInd w:val="0"/>
      <w:spacing w:after="0" w:line="269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14">
    <w:name w:val="Style14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ind w:hanging="427"/>
    </w:pPr>
    <w:rPr>
      <w:rFonts w:eastAsia="Times New Roman"/>
      <w:sz w:val="24"/>
      <w:szCs w:val="24"/>
      <w:lang w:eastAsia="sk-SK"/>
    </w:rPr>
  </w:style>
  <w:style w:type="paragraph" w:customStyle="1" w:styleId="Style15">
    <w:name w:val="Style15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6">
    <w:name w:val="Style16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17">
    <w:name w:val="Style17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8">
    <w:name w:val="Style18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74" w:lineRule="exact"/>
    </w:pPr>
    <w:rPr>
      <w:rFonts w:eastAsia="Times New Roman"/>
      <w:sz w:val="24"/>
      <w:szCs w:val="24"/>
      <w:lang w:eastAsia="sk-SK"/>
    </w:rPr>
  </w:style>
  <w:style w:type="paragraph" w:customStyle="1" w:styleId="Style19">
    <w:name w:val="Style19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538" w:lineRule="exact"/>
      <w:ind w:firstLine="384"/>
    </w:pPr>
    <w:rPr>
      <w:rFonts w:eastAsia="Times New Roman"/>
      <w:sz w:val="24"/>
      <w:szCs w:val="24"/>
      <w:lang w:eastAsia="sk-SK"/>
    </w:rPr>
  </w:style>
  <w:style w:type="paragraph" w:customStyle="1" w:styleId="Style20">
    <w:name w:val="Style20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21">
    <w:name w:val="Style21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74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22">
    <w:name w:val="Style22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3">
    <w:name w:val="Style23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413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24">
    <w:name w:val="Style24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5">
    <w:name w:val="Style25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6">
    <w:name w:val="Style26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ind w:hanging="269"/>
      <w:jc w:val="both"/>
    </w:pPr>
    <w:rPr>
      <w:rFonts w:eastAsia="Times New Roman"/>
      <w:sz w:val="24"/>
      <w:szCs w:val="24"/>
      <w:lang w:eastAsia="sk-SK"/>
    </w:rPr>
  </w:style>
  <w:style w:type="character" w:customStyle="1" w:styleId="FontStyle28">
    <w:name w:val="Font Style28"/>
    <w:uiPriority w:val="99"/>
    <w:rsid w:val="00097CC0"/>
    <w:rPr>
      <w:rFonts w:ascii="Calibri" w:hAnsi="Calibri" w:cs="Calibri"/>
      <w:b/>
      <w:bCs/>
      <w:spacing w:val="-20"/>
      <w:sz w:val="58"/>
      <w:szCs w:val="58"/>
    </w:rPr>
  </w:style>
  <w:style w:type="character" w:customStyle="1" w:styleId="FontStyle29">
    <w:name w:val="Font Style29"/>
    <w:uiPriority w:val="99"/>
    <w:rsid w:val="00097CC0"/>
    <w:rPr>
      <w:rFonts w:ascii="Calibri" w:hAnsi="Calibri" w:cs="Calibri"/>
      <w:sz w:val="12"/>
      <w:szCs w:val="12"/>
    </w:rPr>
  </w:style>
  <w:style w:type="character" w:customStyle="1" w:styleId="FontStyle30">
    <w:name w:val="Font Style30"/>
    <w:uiPriority w:val="99"/>
    <w:rsid w:val="00097CC0"/>
    <w:rPr>
      <w:rFonts w:ascii="Times New Roman" w:hAnsi="Times New Roman" w:cs="Times New Roman"/>
      <w:sz w:val="32"/>
      <w:szCs w:val="32"/>
    </w:rPr>
  </w:style>
  <w:style w:type="character" w:customStyle="1" w:styleId="FontStyle31">
    <w:name w:val="Font Style31"/>
    <w:uiPriority w:val="99"/>
    <w:rsid w:val="00097CC0"/>
    <w:rPr>
      <w:rFonts w:ascii="Times New Roman" w:hAnsi="Times New Roman" w:cs="Times New Roman"/>
      <w:sz w:val="20"/>
      <w:szCs w:val="20"/>
    </w:rPr>
  </w:style>
  <w:style w:type="character" w:customStyle="1" w:styleId="FontStyle32">
    <w:name w:val="Font Style32"/>
    <w:uiPriority w:val="99"/>
    <w:rsid w:val="00097CC0"/>
    <w:rPr>
      <w:rFonts w:ascii="Times New Roman" w:hAnsi="Times New Roman" w:cs="Times New Roman"/>
      <w:smallCaps/>
      <w:sz w:val="26"/>
      <w:szCs w:val="26"/>
    </w:rPr>
  </w:style>
  <w:style w:type="character" w:customStyle="1" w:styleId="FontStyle33">
    <w:name w:val="Font Style33"/>
    <w:uiPriority w:val="99"/>
    <w:rsid w:val="00097CC0"/>
    <w:rPr>
      <w:rFonts w:ascii="Times New Roman" w:hAnsi="Times New Roman" w:cs="Times New Roman"/>
      <w:sz w:val="18"/>
      <w:szCs w:val="18"/>
    </w:rPr>
  </w:style>
  <w:style w:type="character" w:customStyle="1" w:styleId="FontStyle34">
    <w:name w:val="Font Style34"/>
    <w:uiPriority w:val="99"/>
    <w:rsid w:val="00097CC0"/>
    <w:rPr>
      <w:rFonts w:ascii="Palatino Linotype" w:hAnsi="Palatino Linotype" w:cs="Palatino Linotype"/>
      <w:sz w:val="16"/>
      <w:szCs w:val="16"/>
    </w:rPr>
  </w:style>
  <w:style w:type="character" w:customStyle="1" w:styleId="FontStyle35">
    <w:name w:val="Font Style35"/>
    <w:uiPriority w:val="99"/>
    <w:rsid w:val="00097CC0"/>
    <w:rPr>
      <w:rFonts w:ascii="Palatino Linotype" w:hAnsi="Palatino Linotype" w:cs="Palatino Linotype"/>
      <w:b/>
      <w:bCs/>
      <w:sz w:val="16"/>
      <w:szCs w:val="16"/>
    </w:rPr>
  </w:style>
  <w:style w:type="character" w:customStyle="1" w:styleId="FontStyle36">
    <w:name w:val="Font Style36"/>
    <w:uiPriority w:val="99"/>
    <w:rsid w:val="00097CC0"/>
    <w:rPr>
      <w:rFonts w:ascii="Calibri" w:hAnsi="Calibri" w:cs="Calibri"/>
      <w:b/>
      <w:bCs/>
      <w:sz w:val="20"/>
      <w:szCs w:val="20"/>
    </w:rPr>
  </w:style>
  <w:style w:type="character" w:customStyle="1" w:styleId="FontStyle37">
    <w:name w:val="Font Style37"/>
    <w:rsid w:val="00097CC0"/>
    <w:rPr>
      <w:rFonts w:ascii="Calibri" w:hAnsi="Calibri" w:cs="Calibri"/>
      <w:sz w:val="20"/>
      <w:szCs w:val="20"/>
    </w:rPr>
  </w:style>
  <w:style w:type="character" w:customStyle="1" w:styleId="FontStyle38">
    <w:name w:val="Font Style38"/>
    <w:uiPriority w:val="99"/>
    <w:rsid w:val="00097CC0"/>
    <w:rPr>
      <w:rFonts w:ascii="Times New Roman" w:hAnsi="Times New Roman" w:cs="Times New Roman"/>
      <w:b/>
      <w:bCs/>
      <w:sz w:val="34"/>
      <w:szCs w:val="34"/>
    </w:rPr>
  </w:style>
  <w:style w:type="character" w:customStyle="1" w:styleId="FontStyle39">
    <w:name w:val="Font Style39"/>
    <w:uiPriority w:val="99"/>
    <w:rsid w:val="00097CC0"/>
    <w:rPr>
      <w:rFonts w:ascii="Times New Roman" w:hAnsi="Times New Roman" w:cs="Times New Roman"/>
      <w:b/>
      <w:bCs/>
      <w:sz w:val="26"/>
      <w:szCs w:val="26"/>
    </w:rPr>
  </w:style>
  <w:style w:type="character" w:customStyle="1" w:styleId="FontStyle40">
    <w:name w:val="Font Style40"/>
    <w:uiPriority w:val="99"/>
    <w:rsid w:val="00097CC0"/>
    <w:rPr>
      <w:rFonts w:ascii="Times New Roman" w:hAnsi="Times New Roman" w:cs="Times New Roman"/>
      <w:b/>
      <w:bCs/>
      <w:sz w:val="22"/>
      <w:szCs w:val="22"/>
    </w:rPr>
  </w:style>
  <w:style w:type="character" w:customStyle="1" w:styleId="FontStyle41">
    <w:name w:val="Font Style41"/>
    <w:rsid w:val="00097CC0"/>
    <w:rPr>
      <w:rFonts w:ascii="Times New Roman" w:hAnsi="Times New Roman" w:cs="Times New Roman"/>
      <w:sz w:val="22"/>
      <w:szCs w:val="22"/>
    </w:rPr>
  </w:style>
  <w:style w:type="character" w:customStyle="1" w:styleId="FontStyle42">
    <w:name w:val="Font Style42"/>
    <w:rsid w:val="00097CC0"/>
    <w:rPr>
      <w:rFonts w:ascii="Times New Roman" w:hAnsi="Times New Roman" w:cs="Times New Roman"/>
      <w:i/>
      <w:iCs/>
      <w:sz w:val="22"/>
      <w:szCs w:val="22"/>
    </w:rPr>
  </w:style>
  <w:style w:type="character" w:customStyle="1" w:styleId="link-external">
    <w:name w:val="link-external"/>
    <w:rsid w:val="00097CC0"/>
  </w:style>
  <w:style w:type="paragraph" w:customStyle="1" w:styleId="style220">
    <w:name w:val="style22"/>
    <w:basedOn w:val="Normlny"/>
    <w:rsid w:val="00097CC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k-SK"/>
    </w:rPr>
  </w:style>
  <w:style w:type="character" w:customStyle="1" w:styleId="fontstyle390">
    <w:name w:val="fontstyle39"/>
    <w:rsid w:val="00097CC0"/>
  </w:style>
  <w:style w:type="paragraph" w:customStyle="1" w:styleId="style230">
    <w:name w:val="style23"/>
    <w:basedOn w:val="Normlny"/>
    <w:rsid w:val="00097CC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k-SK"/>
    </w:rPr>
  </w:style>
  <w:style w:type="character" w:customStyle="1" w:styleId="fontstyle410">
    <w:name w:val="fontstyle41"/>
    <w:rsid w:val="00097CC0"/>
  </w:style>
  <w:style w:type="character" w:customStyle="1" w:styleId="fontstyle420">
    <w:name w:val="fontstyle42"/>
    <w:rsid w:val="00097CC0"/>
  </w:style>
  <w:style w:type="character" w:customStyle="1" w:styleId="fontstyle400">
    <w:name w:val="fontstyle40"/>
    <w:rsid w:val="00097CC0"/>
  </w:style>
  <w:style w:type="paragraph" w:styleId="PredformtovanHTML">
    <w:name w:val="HTML Preformatted"/>
    <w:basedOn w:val="Normlny"/>
    <w:link w:val="PredformtovanHTMLChar"/>
    <w:uiPriority w:val="99"/>
    <w:unhideWhenUsed/>
    <w:rsid w:val="00097CC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</w:rPr>
  </w:style>
  <w:style w:type="character" w:customStyle="1" w:styleId="PredformtovanHTMLChar">
    <w:name w:val="Predformátované HTML Char"/>
    <w:basedOn w:val="Predvolenpsmoodseku"/>
    <w:link w:val="PredformtovanHTML"/>
    <w:uiPriority w:val="99"/>
    <w:rsid w:val="00097CC0"/>
    <w:rPr>
      <w:rFonts w:ascii="Courier New" w:eastAsia="Times New Roman" w:hAnsi="Courier New"/>
    </w:rPr>
  </w:style>
  <w:style w:type="paragraph" w:customStyle="1" w:styleId="lnok">
    <w:name w:val="článok"/>
    <w:basedOn w:val="Normlny"/>
    <w:next w:val="odsek"/>
    <w:uiPriority w:val="99"/>
    <w:rsid w:val="00A3584D"/>
    <w:pPr>
      <w:numPr>
        <w:numId w:val="58"/>
      </w:numPr>
      <w:spacing w:before="120" w:after="240" w:line="240" w:lineRule="auto"/>
      <w:jc w:val="center"/>
    </w:pPr>
    <w:rPr>
      <w:rFonts w:ascii="Times New Roman" w:eastAsia="Times New Roman" w:hAnsi="Times New Roman"/>
      <w:b/>
      <w:bCs/>
      <w:color w:val="000000"/>
      <w:sz w:val="26"/>
      <w:szCs w:val="26"/>
      <w:lang w:eastAsia="sk-SK"/>
    </w:rPr>
  </w:style>
  <w:style w:type="paragraph" w:customStyle="1" w:styleId="odsek">
    <w:name w:val="odsek"/>
    <w:basedOn w:val="Normlny"/>
    <w:uiPriority w:val="99"/>
    <w:rsid w:val="00A3584D"/>
    <w:pPr>
      <w:numPr>
        <w:ilvl w:val="1"/>
        <w:numId w:val="58"/>
      </w:numPr>
      <w:spacing w:after="120" w:line="240" w:lineRule="auto"/>
      <w:jc w:val="both"/>
    </w:pPr>
    <w:rPr>
      <w:rFonts w:ascii="Times New Roman" w:eastAsia="Times New Roman" w:hAnsi="Times New Roman"/>
      <w:color w:val="000000"/>
      <w:sz w:val="24"/>
      <w:szCs w:val="24"/>
      <w:lang w:eastAsia="sk-S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728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3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86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25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6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5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65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ív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4EA7263-FB99-465F-8019-7BAF00345C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4007</Words>
  <Characters>22843</Characters>
  <Application>Microsoft Office Word</Application>
  <DocSecurity>0</DocSecurity>
  <Lines>190</Lines>
  <Paragraphs>53</Paragraphs>
  <ScaleCrop>false</ScaleCrop>
  <HeadingPairs>
    <vt:vector size="2" baseType="variant">
      <vt:variant>
        <vt:lpstr>Náz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</dc:creator>
  <cp:lastModifiedBy>Martin Pinkoš</cp:lastModifiedBy>
  <cp:revision>2</cp:revision>
  <cp:lastPrinted>2017-01-16T21:14:00Z</cp:lastPrinted>
  <dcterms:created xsi:type="dcterms:W3CDTF">2020-10-07T07:56:00Z</dcterms:created>
  <dcterms:modified xsi:type="dcterms:W3CDTF">2020-10-07T07:56:00Z</dcterms:modified>
</cp:coreProperties>
</file>